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5D95E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2379B6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2379B6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2379B6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Diabetes</w:t>
      </w:r>
    </w:p>
    <w:p w14:paraId="204BB04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1539</w:t>
      </w:r>
    </w:p>
    <w:p w14:paraId="12B58D73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bookmarkStart w:id="0" w:name="OLE_LINK26"/>
      <w:bookmarkStart w:id="1" w:name="OLE_LINK45"/>
      <w:r>
        <w:rPr>
          <w:rFonts w:ascii="Book Antiqua" w:eastAsia="Book Antiqua" w:hAnsi="Book Antiqua" w:cs="Book Antiqua"/>
          <w:color w:val="000000"/>
        </w:rPr>
        <w:t>REVIEW</w:t>
      </w:r>
      <w:bookmarkEnd w:id="0"/>
      <w:bookmarkEnd w:id="1"/>
    </w:p>
    <w:p w14:paraId="5A003477" w14:textId="77777777" w:rsidR="00A77B3E" w:rsidRDefault="00A77B3E">
      <w:pPr>
        <w:spacing w:line="360" w:lineRule="auto"/>
        <w:jc w:val="both"/>
      </w:pPr>
    </w:p>
    <w:p w14:paraId="54E9A234" w14:textId="77777777" w:rsidR="00A77B3E" w:rsidRPr="00FA154E" w:rsidRDefault="00DB702A">
      <w:pPr>
        <w:spacing w:line="360" w:lineRule="auto"/>
        <w:jc w:val="both"/>
        <w:rPr>
          <w:lang w:eastAsia="zh-CN"/>
        </w:rPr>
      </w:pPr>
      <w:bookmarkStart w:id="2" w:name="OLE_LINK13"/>
      <w:bookmarkStart w:id="3" w:name="OLE_LINK14"/>
      <w:bookmarkStart w:id="4" w:name="OLE_LINK58"/>
      <w:bookmarkStart w:id="5" w:name="OLE_LINK59"/>
      <w:r>
        <w:rPr>
          <w:rFonts w:ascii="Book Antiqua" w:eastAsia="Book Antiqua" w:hAnsi="Book Antiqua" w:cs="Book Antiqua"/>
          <w:b/>
          <w:bCs/>
          <w:color w:val="000000"/>
        </w:rPr>
        <w:t>Protective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effects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physical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activity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against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health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risks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associated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ty</w:t>
      </w:r>
      <w:r>
        <w:rPr>
          <w:rFonts w:ascii="Book Antiqua" w:eastAsia="Book Antiqua" w:hAnsi="Book Antiqua" w:cs="Book Antiqua"/>
          <w:b/>
          <w:bCs/>
          <w:color w:val="000000"/>
        </w:rPr>
        <w:t>pe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diabetes</w:t>
      </w:r>
      <w:r>
        <w:rPr>
          <w:rFonts w:ascii="Book Antiqua" w:eastAsia="Book Antiqua" w:hAnsi="Book Antiqua" w:cs="Book Antiqua"/>
          <w:b/>
          <w:bCs/>
          <w:color w:val="000000"/>
        </w:rPr>
        <w:t>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“</w:t>
      </w:r>
      <w:r w:rsidR="001C523A">
        <w:rPr>
          <w:rFonts w:ascii="Book Antiqua" w:hAnsi="Book Antiqua" w:cs="Book Antiqua" w:hint="eastAsia"/>
          <w:b/>
          <w:bCs/>
          <w:color w:val="000000"/>
          <w:lang w:eastAsia="zh-CN"/>
        </w:rPr>
        <w:t>H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ealth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benefits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outweigh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b/>
          <w:bCs/>
          <w:color w:val="000000"/>
        </w:rPr>
        <w:t>ri</w:t>
      </w:r>
      <w:r>
        <w:rPr>
          <w:rFonts w:ascii="Book Antiqua" w:eastAsia="Book Antiqua" w:hAnsi="Book Antiqua" w:cs="Book Antiqua"/>
          <w:b/>
          <w:bCs/>
          <w:color w:val="000000"/>
        </w:rPr>
        <w:t>sks”</w:t>
      </w:r>
    </w:p>
    <w:bookmarkEnd w:id="2"/>
    <w:bookmarkEnd w:id="3"/>
    <w:bookmarkEnd w:id="4"/>
    <w:bookmarkEnd w:id="5"/>
    <w:p w14:paraId="22009117" w14:textId="77777777" w:rsidR="00A77B3E" w:rsidRDefault="00A77B3E">
      <w:pPr>
        <w:spacing w:line="360" w:lineRule="auto"/>
        <w:jc w:val="both"/>
      </w:pPr>
    </w:p>
    <w:p w14:paraId="0ACADDED" w14:textId="77777777" w:rsidR="00A77B3E" w:rsidRPr="001C523A" w:rsidRDefault="001C523A">
      <w:pPr>
        <w:spacing w:line="360" w:lineRule="auto"/>
        <w:jc w:val="both"/>
      </w:pPr>
      <w:r w:rsidRPr="001C523A">
        <w:rPr>
          <w:rFonts w:ascii="Book Antiqua" w:eastAsia="Book Antiqua" w:hAnsi="Book Antiqua" w:cs="Book Antiqua"/>
          <w:color w:val="000000"/>
        </w:rPr>
        <w:t>Wake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hAnsi="Book Antiqua" w:cs="Book Antiqua" w:hint="eastAsia"/>
          <w:bCs/>
          <w:color w:val="000000"/>
          <w:lang w:eastAsia="zh-CN"/>
        </w:rPr>
        <w:t>AD</w:t>
      </w:r>
      <w:r w:rsidR="00E33E02">
        <w:rPr>
          <w:rFonts w:ascii="Book Antiqua" w:hAnsi="Book Antiqua" w:cs="Book Antiqua" w:hint="eastAsia"/>
          <w:bCs/>
          <w:color w:val="000000"/>
          <w:lang w:eastAsia="zh-CN"/>
        </w:rPr>
        <w:t>.</w:t>
      </w:r>
      <w:r w:rsidR="002379B6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bookmarkStart w:id="6" w:name="OLE_LINK15"/>
      <w:bookmarkStart w:id="7" w:name="OLE_LINK60"/>
      <w:r w:rsidR="00DB702A" w:rsidRPr="001C523A">
        <w:rPr>
          <w:rFonts w:ascii="Book Antiqua" w:eastAsia="Book Antiqua" w:hAnsi="Book Antiqua" w:cs="Book Antiqua"/>
          <w:bCs/>
          <w:color w:val="000000"/>
        </w:rPr>
        <w:t>Physical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eastAsia="Book Antiqua" w:hAnsi="Book Antiqua" w:cs="Book Antiqua"/>
          <w:bCs/>
          <w:color w:val="000000"/>
        </w:rPr>
        <w:t>activity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eastAsia="Book Antiqua" w:hAnsi="Book Antiqua" w:cs="Book Antiqua"/>
          <w:bCs/>
          <w:color w:val="000000"/>
        </w:rPr>
        <w:t>and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eastAsia="Book Antiqua" w:hAnsi="Book Antiqua" w:cs="Book Antiqua"/>
          <w:bCs/>
          <w:color w:val="000000"/>
        </w:rPr>
        <w:t>ty</w:t>
      </w:r>
      <w:r w:rsidR="00DB702A" w:rsidRPr="001C523A">
        <w:rPr>
          <w:rFonts w:ascii="Book Antiqua" w:eastAsia="Book Antiqua" w:hAnsi="Book Antiqua" w:cs="Book Antiqua"/>
          <w:bCs/>
          <w:color w:val="000000"/>
        </w:rPr>
        <w:t>pe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DB702A" w:rsidRPr="001C523A">
        <w:rPr>
          <w:rFonts w:ascii="Book Antiqua" w:eastAsia="Book Antiqua" w:hAnsi="Book Antiqua" w:cs="Book Antiqua"/>
          <w:bCs/>
          <w:color w:val="000000"/>
        </w:rPr>
        <w:t>1</w:t>
      </w:r>
      <w:r w:rsidR="002379B6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1C523A">
        <w:rPr>
          <w:rFonts w:ascii="Book Antiqua" w:hAnsi="Book Antiqua" w:cs="Book Antiqua" w:hint="eastAsia"/>
          <w:bCs/>
          <w:color w:val="000000"/>
          <w:lang w:eastAsia="zh-CN"/>
        </w:rPr>
        <w:t>d</w:t>
      </w:r>
      <w:r w:rsidR="00DB702A" w:rsidRPr="001C523A">
        <w:rPr>
          <w:rFonts w:ascii="Book Antiqua" w:eastAsia="Book Antiqua" w:hAnsi="Book Antiqua" w:cs="Book Antiqua"/>
          <w:bCs/>
          <w:color w:val="000000"/>
        </w:rPr>
        <w:t>iabetes</w:t>
      </w:r>
      <w:bookmarkEnd w:id="6"/>
      <w:bookmarkEnd w:id="7"/>
    </w:p>
    <w:p w14:paraId="23B073EA" w14:textId="77777777" w:rsidR="00A77B3E" w:rsidRDefault="00A77B3E">
      <w:pPr>
        <w:spacing w:line="360" w:lineRule="auto"/>
        <w:jc w:val="both"/>
      </w:pPr>
    </w:p>
    <w:p w14:paraId="435B8EEE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Addisu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bi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bookmarkStart w:id="8" w:name="OLE_LINK18"/>
      <w:bookmarkStart w:id="9" w:name="OLE_LINK19"/>
      <w:r>
        <w:rPr>
          <w:rFonts w:ascii="Book Antiqua" w:eastAsia="Book Antiqua" w:hAnsi="Book Antiqua" w:cs="Book Antiqua"/>
          <w:color w:val="000000"/>
        </w:rPr>
        <w:t>Wake</w:t>
      </w:r>
      <w:bookmarkEnd w:id="8"/>
      <w:bookmarkEnd w:id="9"/>
    </w:p>
    <w:p w14:paraId="2A871FC5" w14:textId="77777777" w:rsidR="00A77B3E" w:rsidRDefault="00A77B3E">
      <w:pPr>
        <w:spacing w:line="360" w:lineRule="auto"/>
        <w:jc w:val="both"/>
      </w:pPr>
    </w:p>
    <w:p w14:paraId="1CDAA435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ddisu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abi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ake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" w:name="OLE_LINK20"/>
      <w:bookmarkStart w:id="11" w:name="OLE_LINK21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>Department of Nursing</w:t>
      </w:r>
      <w:bookmarkEnd w:id="10"/>
      <w:bookmarkEnd w:id="11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 xml:space="preserve">, </w:t>
      </w:r>
      <w:bookmarkStart w:id="12" w:name="OLE_LINK3"/>
      <w:bookmarkStart w:id="13" w:name="OLE_LINK4"/>
      <w:bookmarkStart w:id="14" w:name="OLE_LINK5"/>
      <w:bookmarkStart w:id="15" w:name="OLE_LINK6"/>
      <w:bookmarkStart w:id="16" w:name="OLE_LINK7"/>
      <w:bookmarkStart w:id="17" w:name="OLE_LINK8"/>
      <w:bookmarkStart w:id="18" w:name="OLE_LINK9"/>
      <w:bookmarkStart w:id="19" w:name="OLE_LINK10"/>
      <w:bookmarkStart w:id="20" w:name="OLE_LINK22"/>
      <w:bookmarkStart w:id="21" w:name="OLE_LINK23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>College of Health Sciences,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 xml:space="preserve"> Arsi University</w:t>
      </w:r>
      <w:bookmarkEnd w:id="20"/>
      <w:bookmarkEnd w:id="21"/>
      <w:r>
        <w:rPr>
          <w:rFonts w:ascii="Book Antiqua" w:eastAsia="Book Antiqua" w:hAnsi="Book Antiqua" w:cs="Book Antiqua"/>
          <w:color w:val="000000"/>
        </w:rPr>
        <w:t>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color w:val="000000"/>
        </w:rPr>
        <w:t>Asella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1C523A">
        <w:rPr>
          <w:rFonts w:ascii="Book Antiqua" w:eastAsia="Book Antiqua" w:hAnsi="Book Antiqua" w:cs="Book Antiqua"/>
          <w:color w:val="000000"/>
        </w:rPr>
        <w:t>193/4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bookmarkStart w:id="22" w:name="OLE_LINK16"/>
      <w:bookmarkStart w:id="23" w:name="OLE_LINK17"/>
      <w:r>
        <w:rPr>
          <w:rFonts w:ascii="Book Antiqua" w:eastAsia="Book Antiqua" w:hAnsi="Book Antiqua" w:cs="Book Antiqua"/>
          <w:color w:val="000000"/>
        </w:rPr>
        <w:t>Ethiopia</w:t>
      </w:r>
      <w:bookmarkEnd w:id="22"/>
      <w:bookmarkEnd w:id="23"/>
    </w:p>
    <w:p w14:paraId="0ADA3E5A" w14:textId="77777777" w:rsidR="00A77B3E" w:rsidRDefault="00A77B3E">
      <w:pPr>
        <w:spacing w:line="360" w:lineRule="auto"/>
        <w:jc w:val="both"/>
      </w:pPr>
    </w:p>
    <w:p w14:paraId="7196C5E7" w14:textId="77777777" w:rsidR="00A77B3E" w:rsidRPr="00D8652B" w:rsidRDefault="00DB702A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Author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ntributions: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bookmarkStart w:id="24" w:name="OLE_LINK61"/>
      <w:bookmarkStart w:id="25" w:name="OLE_LINK62"/>
      <w:bookmarkStart w:id="26" w:name="OLE_LINK63"/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uth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m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ta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ibu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ep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ig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quisi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alys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pret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raf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it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s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or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llect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uscript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er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shed.</w:t>
      </w:r>
    </w:p>
    <w:bookmarkEnd w:id="24"/>
    <w:bookmarkEnd w:id="25"/>
    <w:bookmarkEnd w:id="26"/>
    <w:p w14:paraId="40332C80" w14:textId="77777777" w:rsidR="00A77B3E" w:rsidRDefault="00A77B3E">
      <w:pPr>
        <w:spacing w:line="360" w:lineRule="auto"/>
        <w:jc w:val="both"/>
      </w:pPr>
    </w:p>
    <w:p w14:paraId="063EEE77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disu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abi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ake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Sc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cademic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search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nior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cturer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nior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searcher,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8652B" w:rsidRPr="001C523A">
        <w:rPr>
          <w:rFonts w:ascii="Book Antiqua" w:hAnsi="Book Antiqua" w:cs="Book Antiqua" w:hint="eastAsia"/>
          <w:bCs/>
          <w:color w:val="000000"/>
          <w:lang w:eastAsia="zh-CN"/>
        </w:rPr>
        <w:t>Department</w:t>
      </w:r>
      <w:r w:rsidR="002379B6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D8652B" w:rsidRPr="001C523A">
        <w:rPr>
          <w:rFonts w:ascii="Book Antiqua" w:hAnsi="Book Antiqua" w:cs="Book Antiqua" w:hint="eastAsia"/>
          <w:bCs/>
          <w:color w:val="000000"/>
          <w:lang w:eastAsia="zh-CN"/>
        </w:rPr>
        <w:t>of</w:t>
      </w:r>
      <w:r w:rsidR="002379B6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rsing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E33E02" w:rsidRPr="00E33E02">
        <w:rPr>
          <w:rFonts w:ascii="Book Antiqua" w:hAnsi="Book Antiqua" w:cs="Book Antiqua"/>
          <w:bCs/>
          <w:color w:val="000000"/>
          <w:lang w:eastAsia="zh-CN"/>
        </w:rPr>
        <w:t>College of Health Sciences,</w:t>
      </w:r>
      <w:r w:rsidR="00E33E02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si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</w:t>
      </w:r>
      <w:bookmarkStart w:id="27" w:name="OLE_LINK24"/>
      <w:bookmarkStart w:id="28" w:name="OLE_LINK25"/>
      <w:r w:rsidR="00E469D7">
        <w:rPr>
          <w:rFonts w:ascii="Book Antiqua" w:hAnsi="Book Antiqua" w:cs="Book Antiqua" w:hint="eastAsia"/>
          <w:color w:val="000000"/>
          <w:lang w:eastAsia="zh-CN"/>
        </w:rPr>
        <w:t xml:space="preserve">, </w:t>
      </w:r>
      <w:r>
        <w:rPr>
          <w:rFonts w:ascii="Book Antiqua" w:eastAsia="Book Antiqua" w:hAnsi="Book Antiqua" w:cs="Book Antiqua"/>
          <w:color w:val="000000"/>
        </w:rPr>
        <w:t>Asella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3/4</w:t>
      </w:r>
      <w:bookmarkEnd w:id="27"/>
      <w:bookmarkEnd w:id="28"/>
      <w:r>
        <w:rPr>
          <w:rFonts w:ascii="Book Antiqua" w:eastAsia="Book Antiqua" w:hAnsi="Book Antiqua" w:cs="Book Antiqua"/>
          <w:color w:val="000000"/>
        </w:rPr>
        <w:t>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iopia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ansa12@gmail.com</w:t>
      </w:r>
    </w:p>
    <w:p w14:paraId="374EF50B" w14:textId="77777777" w:rsidR="00A77B3E" w:rsidRDefault="00A77B3E">
      <w:pPr>
        <w:spacing w:line="360" w:lineRule="auto"/>
        <w:jc w:val="both"/>
      </w:pPr>
    </w:p>
    <w:p w14:paraId="6B1B681B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1575CE18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emb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637032FA" w14:textId="7A6841AC" w:rsidR="00A77B3E" w:rsidRPr="002C4FE7" w:rsidRDefault="00DB702A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5F7E" w:rsidRPr="00D37E6A">
        <w:rPr>
          <w:rFonts w:ascii="Book Antiqua" w:eastAsia="Book Antiqua" w:hAnsi="Book Antiqua" w:cs="Book Antiqua"/>
          <w:color w:val="000000"/>
        </w:rPr>
        <w:t>February 20, 2022</w:t>
      </w:r>
    </w:p>
    <w:p w14:paraId="62608CDD" w14:textId="4C734F23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37E6A" w:rsidRPr="0047381F">
        <w:rPr>
          <w:rFonts w:ascii="Book Antiqua" w:hAnsi="Book Antiqua"/>
          <w:color w:val="000000"/>
          <w:shd w:val="clear" w:color="auto" w:fill="FFFFFF"/>
        </w:rPr>
        <w:t>March 15, 2022</w:t>
      </w:r>
    </w:p>
    <w:p w14:paraId="2D08F7A4" w14:textId="77777777" w:rsidR="00A77B3E" w:rsidRDefault="00A77B3E">
      <w:pPr>
        <w:spacing w:line="360" w:lineRule="auto"/>
        <w:jc w:val="both"/>
        <w:sectPr w:rsidR="00A77B3E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C1123FF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489ECA2C" w14:textId="77777777" w:rsidR="00A77B3E" w:rsidRPr="008B5F9F" w:rsidRDefault="00DB702A" w:rsidP="00F01E5B">
      <w:pPr>
        <w:spacing w:line="360" w:lineRule="auto"/>
        <w:jc w:val="both"/>
        <w:rPr>
          <w:rFonts w:ascii="Book Antiqua" w:hAnsi="Book Antiqua" w:cs="Book Antiqua"/>
          <w:color w:val="000000"/>
          <w:szCs w:val="22"/>
          <w:lang w:eastAsia="zh-CN"/>
        </w:rPr>
      </w:pPr>
      <w:bookmarkStart w:id="29" w:name="OLE_LINK68"/>
      <w:bookmarkStart w:id="30" w:name="OLE_LINK69"/>
      <w:bookmarkStart w:id="31" w:name="OLE_LINK70"/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gnitu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bookmarkStart w:id="32" w:name="OLE_LINK29"/>
      <w:bookmarkStart w:id="33" w:name="OLE_LINK30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34" w:name="OLE_LINK51"/>
      <w:bookmarkStart w:id="35" w:name="OLE_LINK52"/>
      <w:bookmarkStart w:id="36" w:name="OLE_LINK31"/>
      <w:bookmarkStart w:id="37" w:name="OLE_LINK32"/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llitus</w:t>
      </w:r>
      <w:bookmarkEnd w:id="32"/>
      <w:bookmarkEnd w:id="33"/>
      <w:bookmarkEnd w:id="34"/>
      <w:bookmarkEnd w:id="35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D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End w:id="36"/>
      <w:bookmarkEnd w:id="37"/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ad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b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por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adu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ad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g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account 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bid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al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38" w:name="OLE_LINK27"/>
      <w:bookmarkStart w:id="39" w:name="OLE_LINK28"/>
      <w:r>
        <w:rPr>
          <w:rFonts w:ascii="Book Antiqua" w:eastAsia="Book Antiqua" w:hAnsi="Book Antiqua" w:cs="Book Antiqua"/>
          <w:color w:val="000000"/>
          <w:szCs w:val="22"/>
        </w:rPr>
        <w:t>typ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End w:id="38"/>
      <w:bookmarkEnd w:id="39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T1D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tr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ll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go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lf-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.</w:t>
      </w:r>
      <w:r w:rsidR="008B5F9F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8B5F9F">
        <w:rPr>
          <w:rFonts w:ascii="Book Antiqua" w:eastAsia="Book Antiqua" w:hAnsi="Book Antiqua" w:cs="Book Antiqua"/>
          <w:color w:val="000000"/>
          <w:szCs w:val="22"/>
        </w:rPr>
        <w:t xml:space="preserve">This study </w:t>
      </w:r>
      <w:r w:rsidR="00AC6CE2">
        <w:rPr>
          <w:rFonts w:ascii="Book Antiqua" w:eastAsia="Book Antiqua" w:hAnsi="Book Antiqua" w:cs="Book Antiqua"/>
          <w:color w:val="000000"/>
          <w:szCs w:val="22"/>
        </w:rPr>
        <w:t>aims</w:t>
      </w:r>
      <w:r w:rsidR="008B5F9F">
        <w:rPr>
          <w:rFonts w:ascii="Book Antiqua" w:eastAsia="Book Antiqua" w:hAnsi="Book Antiqua" w:cs="Book Antiqua"/>
          <w:color w:val="000000"/>
          <w:szCs w:val="22"/>
        </w:rPr>
        <w:t xml:space="preserve">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cu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40" w:name="OLE_LINK33"/>
      <w:bookmarkStart w:id="41" w:name="OLE_LINK34"/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PA)</w:t>
      </w:r>
      <w:bookmarkEnd w:id="40"/>
      <w:bookmarkEnd w:id="41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154C8"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reh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.</w:t>
      </w:r>
      <w:r w:rsidR="008B5F9F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conduc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lect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bases: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Cochra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brar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b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ie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M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NARI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B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g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opu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ri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jour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li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g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ho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sh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Ju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1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21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c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BG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i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,</w:t>
      </w:r>
      <w:bookmarkStart w:id="42" w:name="OLE_LINK39"/>
      <w:bookmarkStart w:id="43" w:name="OLE_LINK40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CVDs)</w:t>
      </w:r>
      <w:bookmarkEnd w:id="42"/>
      <w:bookmarkEnd w:id="43"/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s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BP)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>It 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18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18"/>
        </w:rPr>
        <w:t xml:space="preserve"> </w:t>
      </w:r>
      <w:r>
        <w:rPr>
          <w:rFonts w:ascii="Book Antiqua" w:eastAsia="Book Antiqua" w:hAnsi="Book Antiqua" w:cs="Book Antiqua"/>
          <w:color w:val="000000"/>
          <w:szCs w:val="18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18"/>
        </w:rPr>
        <w:t xml:space="preserve"> </w:t>
      </w:r>
      <w:r>
        <w:rPr>
          <w:rFonts w:ascii="Book Antiqua" w:eastAsia="Book Antiqua" w:hAnsi="Book Antiqua" w:cs="Book Antiqua"/>
          <w:color w:val="000000"/>
          <w:szCs w:val="18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us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on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reh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ifications,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s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6CE2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i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D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P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al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rrier</w:t>
      </w:r>
      <w:r w:rsidR="00CA039A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ular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have 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.</w:t>
      </w:r>
      <w:r w:rsidR="008B5F9F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lu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gges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r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field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End w:id="29"/>
      <w:bookmarkEnd w:id="30"/>
      <w:bookmarkEnd w:id="31"/>
    </w:p>
    <w:p w14:paraId="0EBEE057" w14:textId="77777777" w:rsidR="00A77B3E" w:rsidRDefault="00A77B3E">
      <w:pPr>
        <w:spacing w:line="360" w:lineRule="auto"/>
        <w:jc w:val="both"/>
      </w:pPr>
    </w:p>
    <w:p w14:paraId="4BB121BA" w14:textId="62A664B1" w:rsidR="00A77B3E" w:rsidRDefault="00DB702A">
      <w:pPr>
        <w:spacing w:line="360" w:lineRule="auto"/>
        <w:jc w:val="both"/>
        <w:rPr>
          <w:rFonts w:ascii="Book Antiqua" w:eastAsia="Book Antiqua" w:hAnsi="Book Antiqua" w:cs="Book Antiqua"/>
          <w:color w:val="000000"/>
          <w:szCs w:val="22"/>
        </w:rPr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Key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Words: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bookmarkStart w:id="44" w:name="OLE_LINK46"/>
      <w:bookmarkStart w:id="45" w:name="OLE_LINK47"/>
      <w:bookmarkStart w:id="46" w:name="OLE_LINK65"/>
      <w:bookmarkStart w:id="47" w:name="OLE_LINK66"/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T</w:t>
      </w:r>
      <w:r w:rsidR="00663FC8">
        <w:rPr>
          <w:rFonts w:ascii="Book Antiqua" w:eastAsia="Book Antiqua" w:hAnsi="Book Antiqua" w:cs="Book Antiqua"/>
          <w:color w:val="000000"/>
          <w:szCs w:val="22"/>
        </w:rPr>
        <w:t>yp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mellitus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P</w:t>
      </w:r>
      <w:r w:rsidR="00663FC8">
        <w:rPr>
          <w:rFonts w:ascii="Book Antiqua" w:eastAsia="Book Antiqua" w:hAnsi="Book Antiqua" w:cs="Book Antiqua"/>
          <w:color w:val="000000"/>
          <w:szCs w:val="22"/>
        </w:rPr>
        <w:t>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H</w:t>
      </w:r>
      <w:r w:rsidR="00663FC8">
        <w:rPr>
          <w:rFonts w:ascii="Book Antiqua" w:eastAsia="Book Antiqua" w:hAnsi="Book Antiqua" w:cs="Book Antiqua"/>
          <w:color w:val="000000"/>
          <w:szCs w:val="22"/>
        </w:rPr>
        <w:t>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benefit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G</w:t>
      </w:r>
      <w:r w:rsidR="00663FC8">
        <w:rPr>
          <w:rFonts w:ascii="Book Antiqua" w:eastAsia="Book Antiqua" w:hAnsi="Book Antiqua" w:cs="Book Antiqua"/>
          <w:color w:val="000000"/>
          <w:szCs w:val="22"/>
        </w:rPr>
        <w:t>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  <w:szCs w:val="22"/>
        </w:rPr>
        <w:t>control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63FC8">
        <w:rPr>
          <w:rFonts w:ascii="Book Antiqua" w:hAnsi="Book Antiqua" w:cs="Book Antiqua" w:hint="eastAsia"/>
          <w:color w:val="000000"/>
          <w:szCs w:val="22"/>
          <w:lang w:eastAsia="zh-CN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bookmarkEnd w:id="44"/>
      <w:bookmarkEnd w:id="45"/>
    </w:p>
    <w:p w14:paraId="2471C2AE" w14:textId="77777777" w:rsidR="0015690D" w:rsidRPr="00663FC8" w:rsidRDefault="0015690D">
      <w:pPr>
        <w:spacing w:line="360" w:lineRule="auto"/>
        <w:jc w:val="both"/>
        <w:rPr>
          <w:lang w:eastAsia="zh-CN"/>
        </w:rPr>
      </w:pPr>
    </w:p>
    <w:p w14:paraId="20D97755" w14:textId="77777777" w:rsidR="00436716" w:rsidRDefault="00436716" w:rsidP="00436716">
      <w:pPr>
        <w:spacing w:line="360" w:lineRule="auto"/>
        <w:rPr>
          <w:rFonts w:ascii="Book Antiqua" w:eastAsia="Book Antiqua" w:hAnsi="Book Antiqua" w:cs="Book Antiqua"/>
          <w:color w:val="000000"/>
          <w:sz w:val="21"/>
          <w:szCs w:val="22"/>
        </w:rPr>
      </w:pPr>
      <w:bookmarkStart w:id="48" w:name="_Hlk85017019"/>
      <w:bookmarkStart w:id="49" w:name="_Hlk85017027"/>
      <w:bookmarkEnd w:id="46"/>
      <w:bookmarkEnd w:id="47"/>
      <w:r>
        <w:rPr>
          <w:rFonts w:ascii="Book Antiqua" w:eastAsia="Book Antiqua" w:hAnsi="Book Antiqua" w:cs="Book Antiqua"/>
          <w:b/>
          <w:color w:val="000000"/>
        </w:rPr>
        <w:t>©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 xml:space="preserve">Author(s) 2022. </w:t>
      </w:r>
      <w:r>
        <w:rPr>
          <w:rFonts w:ascii="Book Antiqua" w:eastAsia="Book Antiqua" w:hAnsi="Book Antiqua" w:cs="Book Antiqua"/>
          <w:color w:val="000000"/>
        </w:rPr>
        <w:t xml:space="preserve">Published by Baishideng Publishing Group Inc. All rights reserved. </w:t>
      </w:r>
    </w:p>
    <w:p w14:paraId="51C3B971" w14:textId="77777777" w:rsidR="00436716" w:rsidRDefault="00436716" w:rsidP="00436716">
      <w:pPr>
        <w:adjustRightInd w:val="0"/>
        <w:snapToGrid w:val="0"/>
        <w:spacing w:line="360" w:lineRule="auto"/>
        <w:rPr>
          <w:rFonts w:ascii="Book Antiqua" w:hAnsi="Book Antiqua" w:cstheme="minorBidi"/>
        </w:rPr>
      </w:pPr>
    </w:p>
    <w:p w14:paraId="6A2D6AB4" w14:textId="355D744E" w:rsidR="00D37E6A" w:rsidRPr="00436716" w:rsidRDefault="00436716" w:rsidP="00D37E6A">
      <w:pPr>
        <w:spacing w:line="360" w:lineRule="auto"/>
        <w:jc w:val="both"/>
      </w:pPr>
      <w:r>
        <w:rPr>
          <w:rFonts w:ascii="Book Antiqua" w:hAnsi="Book Antiqua"/>
          <w:b/>
          <w:bCs/>
        </w:rPr>
        <w:t>Citation:</w:t>
      </w:r>
      <w:bookmarkStart w:id="50" w:name="OLE_LINK48"/>
      <w:bookmarkStart w:id="51" w:name="OLE_LINK55"/>
      <w:bookmarkStart w:id="52" w:name="OLE_LINK64"/>
      <w:bookmarkEnd w:id="48"/>
      <w:bookmarkEnd w:id="49"/>
      <w:r>
        <w:rPr>
          <w:rFonts w:hint="eastAsia"/>
          <w:lang w:eastAsia="zh-CN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</w:rPr>
        <w:t>Wak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</w:rPr>
        <w:t>AD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</w:rPr>
        <w:t>Protectiv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effect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of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physical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activit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against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healt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risk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associa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wit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typ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1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dia</w:t>
      </w:r>
      <w:r w:rsidR="00DB702A">
        <w:rPr>
          <w:rFonts w:ascii="Book Antiqua" w:eastAsia="Book Antiqua" w:hAnsi="Book Antiqua" w:cs="Book Antiqua"/>
          <w:color w:val="000000"/>
        </w:rPr>
        <w:t>betes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</w:rPr>
        <w:t>“Healt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benefit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outweig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th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663FC8">
        <w:rPr>
          <w:rFonts w:ascii="Book Antiqua" w:eastAsia="Book Antiqua" w:hAnsi="Book Antiqua" w:cs="Book Antiqua"/>
          <w:color w:val="000000"/>
        </w:rPr>
        <w:t>ri</w:t>
      </w:r>
      <w:r w:rsidR="00DB702A">
        <w:rPr>
          <w:rFonts w:ascii="Book Antiqua" w:eastAsia="Book Antiqua" w:hAnsi="Book Antiqua" w:cs="Book Antiqua"/>
          <w:color w:val="000000"/>
        </w:rPr>
        <w:t>sks”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379B6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</w:rPr>
        <w:t>J</w:t>
      </w:r>
      <w:r w:rsidR="002379B6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</w:rPr>
        <w:t>Diabete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</w:rPr>
        <w:t>2022</w:t>
      </w:r>
      <w:bookmarkEnd w:id="50"/>
      <w:bookmarkEnd w:id="51"/>
      <w:bookmarkEnd w:id="52"/>
      <w:r w:rsidR="00D37E6A" w:rsidRPr="0047381F">
        <w:rPr>
          <w:rFonts w:ascii="Book Antiqua" w:eastAsia="宋体" w:hAnsi="Book Antiqua" w:cs="宋体"/>
          <w:color w:val="333333"/>
          <w:lang w:val="pt-BR"/>
        </w:rPr>
        <w:t>; 13(</w:t>
      </w:r>
      <w:r w:rsidR="00D37E6A" w:rsidRPr="0047381F">
        <w:rPr>
          <w:rFonts w:ascii="Book Antiqua" w:eastAsia="宋体" w:hAnsi="Book Antiqua" w:cs="宋体" w:hint="eastAsia"/>
          <w:color w:val="333333"/>
          <w:lang w:val="pt-BR" w:eastAsia="zh-CN"/>
        </w:rPr>
        <w:t>3</w:t>
      </w:r>
      <w:r w:rsidR="00D37E6A" w:rsidRPr="0047381F">
        <w:rPr>
          <w:rFonts w:ascii="Book Antiqua" w:eastAsia="宋体" w:hAnsi="Book Antiqua" w:cs="宋体"/>
          <w:color w:val="333333"/>
          <w:lang w:val="pt-BR"/>
        </w:rPr>
        <w:t xml:space="preserve">): </w:t>
      </w:r>
      <w:r>
        <w:rPr>
          <w:rFonts w:ascii="Book Antiqua" w:eastAsia="宋体" w:hAnsi="Book Antiqua" w:cs="Book Antiqua" w:hint="eastAsia"/>
          <w:color w:val="000000"/>
          <w:lang w:eastAsia="zh-CN" w:bidi="ar"/>
        </w:rPr>
        <w:t>161</w:t>
      </w:r>
      <w:r w:rsidR="00D37E6A" w:rsidRPr="0047381F">
        <w:rPr>
          <w:rFonts w:ascii="Book Antiqua" w:eastAsia="宋体" w:hAnsi="Book Antiqua" w:cs="宋体"/>
          <w:color w:val="333333"/>
          <w:lang w:val="pt-BR"/>
        </w:rPr>
        <w:t>-</w:t>
      </w:r>
      <w:r>
        <w:rPr>
          <w:rFonts w:ascii="Book Antiqua" w:eastAsia="宋体" w:hAnsi="Book Antiqua" w:cs="Book Antiqua" w:hint="eastAsia"/>
          <w:color w:val="000000"/>
          <w:lang w:eastAsia="zh-CN" w:bidi="ar"/>
        </w:rPr>
        <w:t>184</w:t>
      </w:r>
    </w:p>
    <w:p w14:paraId="6B636FC0" w14:textId="1EED120F" w:rsidR="00D37E6A" w:rsidRDefault="00D37E6A" w:rsidP="00D37E6A">
      <w:pPr>
        <w:spacing w:line="360" w:lineRule="auto"/>
        <w:jc w:val="both"/>
        <w:rPr>
          <w:rFonts w:ascii="Book Antiqua" w:eastAsia="宋体" w:hAnsi="Book Antiqua" w:cs="宋体"/>
          <w:color w:val="333333"/>
          <w:lang w:val="pt-BR" w:eastAsia="zh-CN"/>
        </w:rPr>
      </w:pPr>
      <w:r w:rsidRPr="00436716">
        <w:rPr>
          <w:rFonts w:ascii="Book Antiqua" w:eastAsia="宋体" w:hAnsi="Book Antiqua" w:cs="宋体"/>
          <w:b/>
          <w:bCs/>
          <w:color w:val="333333"/>
          <w:lang w:val="pt-BR"/>
        </w:rPr>
        <w:t>URL:</w:t>
      </w:r>
      <w:r w:rsidRPr="0047381F">
        <w:rPr>
          <w:rFonts w:ascii="Book Antiqua" w:eastAsia="宋体" w:hAnsi="Book Antiqua" w:cs="宋体"/>
          <w:color w:val="333333"/>
          <w:lang w:val="pt-BR"/>
        </w:rPr>
        <w:t xml:space="preserve"> </w:t>
      </w:r>
      <w:r w:rsidRPr="0047381F">
        <w:rPr>
          <w:rFonts w:ascii="Book Antiqua" w:eastAsia="宋体" w:hAnsi="Book Antiqua" w:cs="宋体"/>
          <w:lang w:val="pt-BR"/>
        </w:rPr>
        <w:t>https://www.wjgnet.com/1948-9358/full/v13/i</w:t>
      </w:r>
      <w:r w:rsidRPr="0047381F">
        <w:rPr>
          <w:rFonts w:ascii="Book Antiqua" w:eastAsia="宋体" w:hAnsi="Book Antiqua" w:cs="宋体" w:hint="eastAsia"/>
          <w:lang w:val="pt-BR" w:eastAsia="zh-CN"/>
        </w:rPr>
        <w:t>3</w:t>
      </w:r>
      <w:r w:rsidRPr="0047381F">
        <w:rPr>
          <w:rFonts w:ascii="Book Antiqua" w:eastAsia="宋体" w:hAnsi="Book Antiqua" w:cs="宋体"/>
          <w:lang w:val="pt-BR"/>
        </w:rPr>
        <w:t>/</w:t>
      </w:r>
      <w:r w:rsidR="00B40142">
        <w:rPr>
          <w:rFonts w:ascii="Book Antiqua" w:eastAsia="宋体" w:hAnsi="Book Antiqua" w:cs="Book Antiqua" w:hint="eastAsia"/>
          <w:lang w:eastAsia="zh-CN" w:bidi="ar"/>
        </w:rPr>
        <w:t>161</w:t>
      </w:r>
      <w:r w:rsidRPr="0047381F">
        <w:rPr>
          <w:rFonts w:ascii="Book Antiqua" w:eastAsia="宋体" w:hAnsi="Book Antiqua" w:cs="宋体"/>
          <w:lang w:val="pt-BR"/>
        </w:rPr>
        <w:t>.htm</w:t>
      </w:r>
      <w:r w:rsidRPr="0047381F">
        <w:rPr>
          <w:rFonts w:ascii="Book Antiqua" w:eastAsia="宋体" w:hAnsi="Book Antiqua" w:cs="宋体" w:hint="eastAsia"/>
          <w:color w:val="333333"/>
          <w:lang w:val="pt-BR" w:eastAsia="zh-CN"/>
        </w:rPr>
        <w:t xml:space="preserve"> </w:t>
      </w:r>
    </w:p>
    <w:p w14:paraId="60C31C53" w14:textId="57EB06B3" w:rsidR="00D37E6A" w:rsidRPr="0047381F" w:rsidRDefault="00D37E6A" w:rsidP="00D37E6A">
      <w:pPr>
        <w:spacing w:line="360" w:lineRule="auto"/>
        <w:jc w:val="both"/>
        <w:rPr>
          <w:rFonts w:ascii="Book Antiqua" w:eastAsia="宋体" w:hAnsi="Book Antiqua" w:cs="宋体"/>
          <w:color w:val="333333"/>
          <w:lang w:val="pt-BR"/>
        </w:rPr>
      </w:pPr>
      <w:r w:rsidRPr="00436716">
        <w:rPr>
          <w:rFonts w:ascii="Book Antiqua" w:eastAsia="宋体" w:hAnsi="Book Antiqua" w:cs="宋体"/>
          <w:b/>
          <w:bCs/>
          <w:color w:val="333333"/>
          <w:lang w:val="pt-BR"/>
        </w:rPr>
        <w:t xml:space="preserve">DOI: </w:t>
      </w:r>
      <w:r w:rsidRPr="0047381F">
        <w:rPr>
          <w:rFonts w:ascii="Book Antiqua" w:eastAsia="宋体" w:hAnsi="Book Antiqua" w:cs="宋体"/>
          <w:color w:val="333333"/>
          <w:lang w:val="pt-BR"/>
        </w:rPr>
        <w:t>https://dx.doi.org/10.4239/wjd.v13.i</w:t>
      </w:r>
      <w:r w:rsidRPr="0047381F">
        <w:rPr>
          <w:rFonts w:ascii="Book Antiqua" w:eastAsia="宋体" w:hAnsi="Book Antiqua" w:cs="宋体" w:hint="eastAsia"/>
          <w:color w:val="333333"/>
          <w:lang w:val="pt-BR" w:eastAsia="zh-CN"/>
        </w:rPr>
        <w:t>3</w:t>
      </w:r>
      <w:r w:rsidRPr="0047381F">
        <w:rPr>
          <w:rFonts w:ascii="Book Antiqua" w:eastAsia="宋体" w:hAnsi="Book Antiqua" w:cs="宋体"/>
          <w:color w:val="333333"/>
          <w:lang w:val="pt-BR"/>
        </w:rPr>
        <w:t>.</w:t>
      </w:r>
      <w:r w:rsidR="00B40142">
        <w:rPr>
          <w:rFonts w:ascii="Book Antiqua" w:eastAsia="宋体" w:hAnsi="Book Antiqua" w:cs="Book Antiqua" w:hint="eastAsia"/>
          <w:color w:val="000000"/>
          <w:lang w:eastAsia="zh-CN" w:bidi="ar"/>
        </w:rPr>
        <w:t>161</w:t>
      </w:r>
    </w:p>
    <w:p w14:paraId="7025A194" w14:textId="3822747E" w:rsidR="00A77B3E" w:rsidRPr="00D37E6A" w:rsidRDefault="00A77B3E">
      <w:pPr>
        <w:spacing w:line="360" w:lineRule="auto"/>
        <w:jc w:val="both"/>
        <w:rPr>
          <w:lang w:val="pt-BR"/>
        </w:rPr>
      </w:pPr>
    </w:p>
    <w:p w14:paraId="6EB4A8B8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re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Tip: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bookmarkStart w:id="53" w:name="OLE_LINK35"/>
      <w:bookmarkStart w:id="54" w:name="OLE_LINK36"/>
      <w:bookmarkStart w:id="55" w:name="OLE_LINK56"/>
      <w:bookmarkStart w:id="56" w:name="OLE_LINK57"/>
      <w:bookmarkStart w:id="57" w:name="OLE_LINK67"/>
      <w:r w:rsidR="00383845">
        <w:rPr>
          <w:rFonts w:ascii="Book Antiqua" w:hAnsi="Book Antiqua" w:cs="Book Antiqua" w:hint="eastAsia"/>
          <w:color w:val="000000"/>
          <w:szCs w:val="22"/>
          <w:lang w:eastAsia="zh-CN"/>
        </w:rPr>
        <w:t>D</w:t>
      </w:r>
      <w:r w:rsidR="00383845">
        <w:rPr>
          <w:rFonts w:ascii="Book Antiqua" w:eastAsia="Book Antiqua" w:hAnsi="Book Antiqua" w:cs="Book Antiqua"/>
          <w:color w:val="000000"/>
          <w:szCs w:val="22"/>
        </w:rPr>
        <w:t>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mellit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(DM)</w:t>
      </w:r>
      <w:bookmarkEnd w:id="53"/>
      <w:bookmarkEnd w:id="54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o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racter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cre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air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a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c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hogenesis</w:t>
      </w:r>
      <w:r w:rsidR="00CA039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a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is closely associated 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manifestation</w:t>
      </w:r>
      <w:r w:rsidR="00CA039A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58" w:name="OLE_LINK37"/>
      <w:bookmarkStart w:id="59" w:name="OLE_LINK38"/>
      <w:r w:rsidR="00383845">
        <w:rPr>
          <w:rFonts w:ascii="Book Antiqua" w:hAnsi="Book Antiqua" w:cs="Book Antiqua" w:hint="eastAsia"/>
          <w:color w:val="000000"/>
          <w:szCs w:val="22"/>
          <w:lang w:eastAsia="zh-CN"/>
        </w:rPr>
        <w:t>type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hAnsi="Book Antiqua" w:cs="Book Antiqua" w:hint="eastAsia"/>
          <w:color w:val="000000"/>
          <w:szCs w:val="22"/>
          <w:lang w:eastAsia="zh-CN"/>
        </w:rPr>
        <w:t>type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.</w:t>
      </w:r>
      <w:bookmarkEnd w:id="58"/>
      <w:bookmarkEnd w:id="59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Start w:id="60" w:name="OLE_LINK41"/>
      <w:bookmarkStart w:id="61" w:name="OLE_LINK42"/>
      <w:r w:rsidR="00383845">
        <w:rPr>
          <w:rFonts w:ascii="Book Antiqua" w:hAnsi="Book Antiqua" w:cs="Book Antiqua" w:hint="eastAsia"/>
          <w:color w:val="000000"/>
          <w:szCs w:val="22"/>
          <w:lang w:eastAsia="zh-CN"/>
        </w:rPr>
        <w:t>P</w:t>
      </w:r>
      <w:r w:rsidR="00383845">
        <w:rPr>
          <w:rFonts w:ascii="Book Antiqua" w:eastAsia="Book Antiqua" w:hAnsi="Book Antiqua" w:cs="Book Antiqua"/>
          <w:color w:val="000000"/>
          <w:szCs w:val="22"/>
        </w:rPr>
        <w:t>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83845">
        <w:rPr>
          <w:rFonts w:ascii="Book Antiqua" w:eastAsia="Book Antiqua" w:hAnsi="Book Antiqua" w:cs="Book Antiqua"/>
          <w:color w:val="000000"/>
          <w:szCs w:val="22"/>
        </w:rPr>
        <w:t>(P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bookmarkEnd w:id="60"/>
      <w:bookmarkEnd w:id="61"/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a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CA039A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holo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p</w:t>
      </w:r>
      <w:r>
        <w:rPr>
          <w:rFonts w:ascii="Book Antiqua" w:eastAsia="Book Antiqua" w:hAnsi="Book Antiqua" w:cs="Book Antiqua"/>
          <w:color w:val="000000"/>
          <w:szCs w:val="22"/>
        </w:rPr>
        <w:t>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the 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communic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tensive</w:t>
      </w:r>
      <w:r w:rsidR="00CA039A">
        <w:rPr>
          <w:rFonts w:ascii="Book Antiqua" w:eastAsia="Book Antiqua" w:hAnsi="Book Antiqua" w:cs="Book Antiqua"/>
          <w:color w:val="000000"/>
          <w:szCs w:val="22"/>
        </w:rPr>
        <w:t>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st</w:t>
      </w:r>
      <w:r w:rsidR="00CA039A">
        <w:rPr>
          <w:rFonts w:ascii="Book Antiqua" w:eastAsia="Book Antiqua" w:hAnsi="Book Antiqua" w:cs="Book Antiqua"/>
          <w:color w:val="000000"/>
          <w:szCs w:val="22"/>
        </w:rPr>
        <w:t>oo</w:t>
      </w:r>
      <w:r>
        <w:rPr>
          <w:rFonts w:ascii="Book Antiqua" w:eastAsia="Book Antiqua" w:hAnsi="Book Antiqua" w:cs="Book Antiqua"/>
          <w:color w:val="000000"/>
          <w:szCs w:val="22"/>
        </w:rPr>
        <w:t>d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wid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now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 xml:space="preserve">to be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.</w:t>
      </w:r>
      <w:bookmarkEnd w:id="55"/>
      <w:bookmarkEnd w:id="56"/>
      <w:bookmarkEnd w:id="57"/>
    </w:p>
    <w:p w14:paraId="23B981B9" w14:textId="77777777" w:rsidR="00A77B3E" w:rsidRDefault="00E4387B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DB702A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1EB258D2" w14:textId="77777777" w:rsidR="00A77B3E" w:rsidRDefault="008076DA">
      <w:pPr>
        <w:spacing w:line="360" w:lineRule="auto"/>
        <w:jc w:val="both"/>
      </w:pPr>
      <w:bookmarkStart w:id="62" w:name="OLE_LINK75"/>
      <w:bookmarkStart w:id="63" w:name="OLE_LINK76"/>
      <w:r>
        <w:rPr>
          <w:rFonts w:ascii="Book Antiqua" w:hAnsi="Book Antiqua" w:cs="Book Antiqua"/>
          <w:color w:val="000000"/>
          <w:szCs w:val="22"/>
          <w:lang w:eastAsia="zh-CN"/>
        </w:rPr>
        <w:t>D</w:t>
      </w:r>
      <w:r>
        <w:rPr>
          <w:rFonts w:ascii="Book Antiqua" w:eastAsia="Book Antiqua" w:hAnsi="Book Antiqua" w:cs="Book Antiqua"/>
          <w:color w:val="000000"/>
          <w:szCs w:val="22"/>
        </w:rPr>
        <w:t>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llit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D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o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racter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ul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cre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a-cel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 xml:space="preserve">(β-cells)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termin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type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(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)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type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(</w:t>
      </w:r>
      <w:r w:rsidR="00DB702A">
        <w:rPr>
          <w:rFonts w:ascii="Book Antiqua" w:eastAsia="Book Antiqua" w:hAnsi="Book Antiqua" w:cs="Book Antiqua"/>
          <w:color w:val="000000"/>
          <w:szCs w:val="22"/>
        </w:rPr>
        <w:t>T2DM</w:t>
      </w:r>
      <w:r>
        <w:rPr>
          <w:rFonts w:ascii="Book Antiqua" w:hAnsi="Book Antiqua" w:cs="Book Antiqua" w:hint="eastAsia"/>
          <w:color w:val="000000"/>
          <w:szCs w:val="22"/>
          <w:lang w:eastAsia="zh-CN"/>
        </w:rPr>
        <w:t>)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air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 xml:space="preserve">β-cell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e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hogenesis</w:t>
      </w:r>
      <w:r w:rsidR="00CA039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β-cell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os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039A">
        <w:rPr>
          <w:rFonts w:ascii="Book Antiqua" w:eastAsia="Book Antiqua" w:hAnsi="Book Antiqua" w:cs="Book Antiqua"/>
          <w:color w:val="000000"/>
          <w:szCs w:val="22"/>
        </w:rPr>
        <w:t>associated 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manifestation</w:t>
      </w:r>
      <w:r w:rsidR="00CA039A"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 w:rsidR="00CA039A">
        <w:rPr>
          <w:rFonts w:ascii="Book Antiqua" w:hAnsi="Book Antiqua" w:cs="Book Antiqua"/>
          <w:color w:val="000000"/>
          <w:szCs w:val="22"/>
          <w:lang w:eastAsia="zh-CN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β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llmar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2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gg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sol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ffici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ircumstance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racter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mune-med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ple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β-cel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fel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pen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ogen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DB702A" w:rsidRPr="008076D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 w:rsidRPr="008076DA">
        <w:rPr>
          <w:rFonts w:ascii="Book Antiqua" w:eastAsia="Book Antiqua" w:hAnsi="Book Antiqua" w:cs="Book Antiqua"/>
          <w:color w:val="000000"/>
          <w:vertAlign w:val="superscript"/>
        </w:rPr>
        <w:t>5–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or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identif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ic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rapeu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ho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the on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treatment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3B06361F" w14:textId="77777777" w:rsidR="00A77B3E" w:rsidRDefault="00CA039A" w:rsidP="008076DA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However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β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in 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tinopa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phropa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di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ccurr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pid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β-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rg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nknow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l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toantibo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dictor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stor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peri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nderl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d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-org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a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see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ubert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ver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e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val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ou</w:t>
      </w:r>
      <w:r w:rsidR="006C1BA1">
        <w:rPr>
          <w:rFonts w:ascii="Book Antiqua" w:eastAsia="Book Antiqua" w:hAnsi="Book Antiqua" w:cs="Book Antiqua"/>
          <w:color w:val="000000"/>
          <w:szCs w:val="22"/>
        </w:rPr>
        <w:t>ng peo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25</w:t>
      </w:r>
      <w:r w:rsidR="0039343D">
        <w:rPr>
          <w:rFonts w:ascii="Book Antiqua" w:hAnsi="Book Antiqua" w:cs="Book Antiqua" w:hint="eastAsia"/>
          <w:color w:val="000000"/>
          <w:szCs w:val="22"/>
          <w:lang w:eastAsia="zh-CN"/>
        </w:rPr>
        <w:t>%</w:t>
      </w:r>
      <w:r w:rsidR="00DB702A">
        <w:rPr>
          <w:rFonts w:ascii="Book Antiqua" w:eastAsia="Book Antiqua" w:hAnsi="Book Antiqua" w:cs="Book Antiqua"/>
          <w:color w:val="000000"/>
          <w:szCs w:val="22"/>
        </w:rPr>
        <w:t>–35%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37</w:t>
      </w:r>
      <w:r w:rsidR="0039343D">
        <w:rPr>
          <w:rFonts w:ascii="Book Antiqua" w:hAnsi="Book Antiqua" w:cs="Book Antiqua" w:hint="eastAsia"/>
          <w:color w:val="000000"/>
          <w:szCs w:val="22"/>
          <w:lang w:eastAsia="zh-CN"/>
        </w:rPr>
        <w:t>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80%)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ectively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e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</w:t>
      </w:r>
      <w:r w:rsidR="007A79EB">
        <w:rPr>
          <w:rFonts w:ascii="Book Antiqua" w:eastAsia="Book Antiqua" w:hAnsi="Book Antiqua" w:cs="Book Antiqua"/>
          <w:color w:val="000000"/>
          <w:szCs w:val="22"/>
        </w:rPr>
        <w:t>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rli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gnosi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e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tinopath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ndr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</w:t>
      </w:r>
      <w:r w:rsidR="007A79EB"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am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ffe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gan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icul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y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kidney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rv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r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vesse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78572830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Gener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vi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>trok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o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e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r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tinopath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phropath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neuropath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A79EB">
        <w:rPr>
          <w:rFonts w:ascii="Book Antiqua" w:eastAsia="Book Antiqua" w:hAnsi="Book Antiqua" w:cs="Book Antiqua"/>
          <w:color w:val="000000"/>
          <w:szCs w:val="22"/>
        </w:rPr>
        <w:t xml:space="preserve">In </w:t>
      </w:r>
      <w:r w:rsidR="007A79EB">
        <w:rPr>
          <w:rFonts w:ascii="Book Antiqua" w:eastAsia="Book Antiqua" w:hAnsi="Book Antiqua" w:cs="Book Antiqua"/>
          <w:color w:val="000000"/>
          <w:szCs w:val="22"/>
        </w:rPr>
        <w:lastRenderedPageBreak/>
        <w:t>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m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(CVD</w:t>
      </w:r>
      <w:proofErr w:type="gramStart"/>
      <w:r w:rsidR="0039343D">
        <w:rPr>
          <w:rFonts w:ascii="Book Antiqua" w:eastAsia="Book Antiqua" w:hAnsi="Book Antiqua" w:cs="Book Antiqua"/>
          <w:color w:val="000000"/>
          <w:szCs w:val="22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bsol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high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>w</w:t>
      </w:r>
      <w:r>
        <w:rPr>
          <w:rFonts w:ascii="Book Antiqua" w:eastAsia="Book Antiqua" w:hAnsi="Book Antiqua" w:cs="Book Antiqua"/>
          <w:color w:val="000000"/>
          <w:szCs w:val="22"/>
        </w:rPr>
        <w:t>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 xml:space="preserve">are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40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wi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fa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v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termina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rvi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9C3368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>
        <w:rPr>
          <w:rFonts w:ascii="Book Antiqua" w:eastAsia="Book Antiqua" w:hAnsi="Book Antiqua" w:cs="Book Antiqua"/>
          <w:color w:val="000000"/>
          <w:szCs w:val="22"/>
        </w:rPr>
        <w:t>30-</w:t>
      </w:r>
      <w:r w:rsidR="009C3368">
        <w:rPr>
          <w:rFonts w:ascii="Book Antiqua" w:eastAsia="Book Antiqua" w:hAnsi="Book Antiqua" w:cs="Book Antiqua"/>
          <w:color w:val="000000"/>
          <w:szCs w:val="22"/>
        </w:rPr>
        <w:t>fo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90</w:t>
      </w:r>
      <w:r w:rsidR="009C3368">
        <w:rPr>
          <w:rFonts w:ascii="Book Antiqua" w:eastAsia="Book Antiqua" w:hAnsi="Book Antiqua" w:cs="Book Antiqua"/>
          <w:color w:val="000000"/>
          <w:szCs w:val="22"/>
        </w:rPr>
        <w:t>-fo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arly-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127C">
        <w:rPr>
          <w:rFonts w:ascii="Book Antiqua" w:eastAsia="Book Antiqua" w:hAnsi="Book Antiqua" w:cs="Book Antiqua"/>
          <w:color w:val="000000"/>
          <w:szCs w:val="22"/>
        </w:rPr>
        <w:t xml:space="preserve">and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B1127C">
        <w:rPr>
          <w:rFonts w:ascii="Book Antiqua" w:eastAsia="Book Antiqua" w:hAnsi="Book Antiqua" w:cs="Book Antiqua"/>
          <w:color w:val="000000"/>
          <w:szCs w:val="22"/>
        </w:rPr>
        <w:t>pproximat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8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arli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nondiabetic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bid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r w:rsidR="00B1127C"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2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42ADACFA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gnitu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ecad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]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b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por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adu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ades</w:t>
      </w:r>
      <w:r>
        <w:rPr>
          <w:rFonts w:ascii="Book Antiqua" w:eastAsia="Book Antiqua" w:hAnsi="Book Antiqua" w:cs="Book Antiqua"/>
          <w:color w:val="000000"/>
          <w:vertAlign w:val="superscript"/>
        </w:rPr>
        <w:t>[2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h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global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pid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entu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gnos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crea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tim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al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15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4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8.8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0.4%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spective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="0039343D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Where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8.8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9.9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pul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17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45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spective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1BD1D042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ad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por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ld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b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sibl</w:t>
      </w:r>
      <w:r w:rsidR="00D37338">
        <w:rPr>
          <w:rFonts w:ascii="Book Antiqua" w:eastAsia="Book Antiqua" w:hAnsi="Book Antiqua" w:cs="Book Antiqua"/>
          <w:color w:val="000000"/>
          <w:szCs w:val="22"/>
        </w:rPr>
        <w:t>y due to 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 xml:space="preserve">in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pul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mar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rg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idn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e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bl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communic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arge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leader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n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eque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is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erio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a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pul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lder</w:t>
      </w:r>
      <w:r w:rsidR="00D37338">
        <w:rPr>
          <w:rFonts w:ascii="Book Antiqua" w:eastAsia="Book Antiqua" w:hAnsi="Book Antiqua" w:cs="Book Antiqua"/>
          <w:color w:val="000000"/>
          <w:szCs w:val="22"/>
        </w:rPr>
        <w:t>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a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bser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t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morbiditi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B2F3ADB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lastRenderedPageBreak/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or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luctuat</w:t>
      </w:r>
      <w:r w:rsidR="00D37338">
        <w:rPr>
          <w:rFonts w:ascii="Book Antiqua" w:eastAsia="Book Antiqua" w:hAnsi="Book Antiqua" w:cs="Book Antiqua"/>
          <w:color w:val="000000"/>
          <w:szCs w:val="22"/>
        </w:rPr>
        <w:t>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e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ocie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u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spi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mi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gnitu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o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n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burd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o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cono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a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global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s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u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rked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30</w:t>
      </w:r>
      <w:r>
        <w:rPr>
          <w:rFonts w:ascii="Book Antiqua" w:eastAsia="Book Antiqua" w:hAnsi="Book Antiqua" w:cs="Book Antiqua"/>
          <w:color w:val="000000"/>
          <w:vertAlign w:val="superscript"/>
        </w:rPr>
        <w:t>[3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gnitu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sta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na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worldwid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3DF1DD51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ll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go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lf-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ex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requ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su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dress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more 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tro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smanagement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quipp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it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lti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-cente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pac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blem-sol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lf-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Maintaining 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g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u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complis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39343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9343D">
        <w:rPr>
          <w:rFonts w:ascii="Book Antiqua" w:eastAsia="Book Antiqua" w:hAnsi="Book Antiqua" w:cs="Book Antiqua"/>
          <w:color w:val="000000"/>
          <w:vertAlign w:val="superscript"/>
        </w:rPr>
        <w:t>14,</w:t>
      </w:r>
      <w:r>
        <w:rPr>
          <w:rFonts w:ascii="Book Antiqua" w:eastAsia="Book Antiqua" w:hAnsi="Book Antiqua" w:cs="Book Antiqua"/>
          <w:color w:val="000000"/>
          <w:vertAlign w:val="superscript"/>
        </w:rPr>
        <w:t>3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02C44CA3" w14:textId="77777777" w:rsidR="00A77B3E" w:rsidRDefault="00DB702A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elf-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in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havi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rameter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7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lf-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olunte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i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i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</w:t>
      </w:r>
      <w:r>
        <w:rPr>
          <w:rFonts w:ascii="Book Antiqua" w:eastAsia="Book Antiqua" w:hAnsi="Book Antiqua" w:cs="Book Antiqua"/>
          <w:color w:val="000000"/>
          <w:vertAlign w:val="superscript"/>
        </w:rPr>
        <w:t>[3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P</w:t>
      </w:r>
      <w:r w:rsidR="0039343D">
        <w:rPr>
          <w:rFonts w:ascii="Book Antiqua" w:eastAsia="Book Antiqua" w:hAnsi="Book Antiqua" w:cs="Book Antiqua"/>
          <w:color w:val="000000"/>
          <w:szCs w:val="22"/>
        </w:rPr>
        <w:t>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9343D">
        <w:rPr>
          <w:rFonts w:ascii="Book Antiqua" w:eastAsia="Book Antiqua" w:hAnsi="Book Antiqua" w:cs="Book Antiqua"/>
          <w:color w:val="000000"/>
          <w:szCs w:val="22"/>
        </w:rPr>
        <w:t>(P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tri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on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at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mai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on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treat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Theref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p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en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u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ti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re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37338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nerst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ree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coura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gnosi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D29B3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f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ndar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vi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e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ail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3FBCC562" w14:textId="77777777" w:rsidR="00A77B3E" w:rsidRDefault="004D29B3" w:rsidP="0039343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With regard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ugh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nonym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t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terchangeably</w:t>
      </w:r>
      <w:r w:rsidR="0039343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9343D">
        <w:rPr>
          <w:rFonts w:ascii="Book Antiqua" w:eastAsia="Book Antiqua" w:hAnsi="Book Antiqua" w:cs="Book Antiqua"/>
          <w:color w:val="000000"/>
          <w:vertAlign w:val="superscript"/>
        </w:rPr>
        <w:t>44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45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"PA"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stak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"exercise"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gro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4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y should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e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d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terchangeabl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kele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us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ul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er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pendi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F01E5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01E5B">
        <w:rPr>
          <w:rFonts w:ascii="Book Antiqua" w:eastAsia="Book Antiqua" w:hAnsi="Book Antiqua" w:cs="Book Antiqua"/>
          <w:color w:val="000000"/>
          <w:vertAlign w:val="superscript"/>
        </w:rPr>
        <w:t>46,</w:t>
      </w:r>
      <w:r w:rsidR="00DB702A" w:rsidRPr="00F01E5B">
        <w:rPr>
          <w:rFonts w:ascii="Book Antiqua" w:eastAsia="Book Antiqua" w:hAnsi="Book Antiqua" w:cs="Book Antiqua"/>
          <w:color w:val="000000"/>
          <w:vertAlign w:val="superscript"/>
        </w:rPr>
        <w:t>48–5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nn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uctu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yp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/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F01E5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01E5B">
        <w:rPr>
          <w:rFonts w:ascii="Book Antiqua" w:eastAsia="Book Antiqua" w:hAnsi="Book Antiqua" w:cs="Book Antiqua"/>
          <w:color w:val="000000"/>
          <w:vertAlign w:val="superscript"/>
        </w:rPr>
        <w:t>46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4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road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r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 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port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 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v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ccup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isu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port</w:t>
      </w:r>
      <w:r w:rsidR="00F01E5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01E5B">
        <w:rPr>
          <w:rFonts w:ascii="Book Antiqua" w:eastAsia="Book Antiqua" w:hAnsi="Book Antiqua" w:cs="Book Antiqua"/>
          <w:color w:val="000000"/>
          <w:vertAlign w:val="superscript"/>
        </w:rPr>
        <w:t>46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4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ass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DB702A">
        <w:rPr>
          <w:rFonts w:ascii="Book Antiqua" w:eastAsia="Book Antiqua" w:hAnsi="Book Antiqua" w:cs="Book Antiqua"/>
          <w:color w:val="000000"/>
          <w:szCs w:val="22"/>
        </w:rPr>
        <w:t>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vol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p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u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us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group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5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r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it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lk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ycl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jogg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wimming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lu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it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 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igh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chin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weigh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las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band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bookmarkEnd w:id="62"/>
    <w:bookmarkEnd w:id="63"/>
    <w:p w14:paraId="47ED14F9" w14:textId="77777777" w:rsidR="00F01E5B" w:rsidRDefault="00F01E5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szCs w:val="26"/>
          <w:shd w:val="clear" w:color="auto" w:fill="FFFFFF"/>
          <w:lang w:eastAsia="zh-CN"/>
        </w:rPr>
      </w:pPr>
    </w:p>
    <w:p w14:paraId="6D4A732A" w14:textId="77777777" w:rsidR="00F01E5B" w:rsidRPr="00F01E5B" w:rsidRDefault="00F01E5B">
      <w:pPr>
        <w:spacing w:line="360" w:lineRule="auto"/>
        <w:jc w:val="both"/>
        <w:rPr>
          <w:rFonts w:ascii="Book Antiqua" w:hAnsi="Book Antiqua"/>
          <w:u w:val="single"/>
          <w:lang w:eastAsia="zh-CN"/>
        </w:rPr>
      </w:pPr>
      <w:bookmarkStart w:id="64" w:name="OLE_LINK77"/>
      <w:bookmarkStart w:id="65" w:name="OLE_LINK78"/>
      <w:r w:rsidRPr="00F01E5B">
        <w:rPr>
          <w:rStyle w:val="fontstyle01"/>
          <w:rFonts w:ascii="Book Antiqua" w:hAnsi="Book Antiqua"/>
          <w:u w:val="single"/>
        </w:rPr>
        <w:t>METHODS</w:t>
      </w:r>
      <w:r w:rsidR="002379B6">
        <w:rPr>
          <w:rFonts w:ascii="Book Antiqua" w:hAnsi="Book Antiqua"/>
          <w:u w:val="single"/>
        </w:rPr>
        <w:t xml:space="preserve"> </w:t>
      </w:r>
    </w:p>
    <w:bookmarkEnd w:id="64"/>
    <w:bookmarkEnd w:id="65"/>
    <w:p w14:paraId="5C3102E0" w14:textId="77777777" w:rsidR="00A77B3E" w:rsidRPr="00F01E5B" w:rsidRDefault="00F01E5B">
      <w:pPr>
        <w:spacing w:line="360" w:lineRule="auto"/>
        <w:jc w:val="both"/>
        <w:rPr>
          <w:i/>
        </w:rPr>
      </w:pP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Research</w:t>
      </w:r>
      <w:r w:rsidR="002379B6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questions</w:t>
      </w:r>
    </w:p>
    <w:p w14:paraId="5F482583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W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r w:rsidR="004D29B3"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szCs w:val="22"/>
        </w:rPr>
        <w:t>?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6DD40022" w14:textId="77777777" w:rsidR="00F01E5B" w:rsidRDefault="00F01E5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7916079E" w14:textId="77777777" w:rsidR="00A77B3E" w:rsidRPr="00F01E5B" w:rsidRDefault="00F01E5B">
      <w:pPr>
        <w:spacing w:line="360" w:lineRule="auto"/>
        <w:jc w:val="both"/>
        <w:rPr>
          <w:i/>
        </w:rPr>
      </w:pP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Study</w:t>
      </w:r>
      <w:r w:rsidR="002379B6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setting</w:t>
      </w:r>
    </w:p>
    <w:p w14:paraId="5D2F2E8F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duc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D29B3">
        <w:rPr>
          <w:rFonts w:ascii="Book Antiqua" w:eastAsia="Book Antiqua" w:hAnsi="Book Antiqua" w:cs="Book Antiqua"/>
          <w:color w:val="000000"/>
          <w:szCs w:val="22"/>
        </w:rPr>
        <w:t>va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tr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ly.</w:t>
      </w:r>
    </w:p>
    <w:p w14:paraId="761A0F05" w14:textId="77777777" w:rsidR="00F01E5B" w:rsidRDefault="00F01E5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60BF224F" w14:textId="77777777" w:rsidR="00A77B3E" w:rsidRPr="00F01E5B" w:rsidRDefault="00F01E5B">
      <w:pPr>
        <w:spacing w:line="360" w:lineRule="auto"/>
        <w:jc w:val="both"/>
        <w:rPr>
          <w:i/>
        </w:rPr>
      </w:pP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Search</w:t>
      </w:r>
      <w:r w:rsidR="002379B6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F01E5B">
        <w:rPr>
          <w:rFonts w:ascii="Book Antiqua" w:eastAsia="Book Antiqua" w:hAnsi="Book Antiqua" w:cs="Book Antiqua"/>
          <w:b/>
          <w:bCs/>
          <w:i/>
          <w:color w:val="000000"/>
        </w:rPr>
        <w:t>strategies</w:t>
      </w:r>
    </w:p>
    <w:p w14:paraId="1F941555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D29B3">
        <w:rPr>
          <w:rFonts w:ascii="Book Antiqua" w:eastAsia="Book Antiqua" w:hAnsi="Book Antiqua" w:cs="Book Antiqua"/>
          <w:color w:val="000000"/>
          <w:szCs w:val="22"/>
        </w:rPr>
        <w:t>carried 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reh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D29B3"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lect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tabases: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Cochra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brar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b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ie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M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NARI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B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g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opu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ri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jour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li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g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cholar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conduc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rms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llitu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typ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T1DM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complication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nsulin-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llitu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DDM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exercise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ile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nction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sure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Well-being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Body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Mortalit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barrier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factors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strategy”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hypoglycemia”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ole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perators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AND”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“OR”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g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arch.</w:t>
      </w:r>
    </w:p>
    <w:p w14:paraId="0F030F2F" w14:textId="77777777" w:rsidR="00EC265E" w:rsidRDefault="00EC265E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036A457C" w14:textId="77777777" w:rsidR="00A77B3E" w:rsidRPr="00EC265E" w:rsidRDefault="00EC265E">
      <w:pPr>
        <w:spacing w:line="360" w:lineRule="auto"/>
        <w:jc w:val="both"/>
        <w:rPr>
          <w:i/>
        </w:rPr>
      </w:pPr>
      <w:r w:rsidRPr="00EC265E">
        <w:rPr>
          <w:rFonts w:ascii="Book Antiqua" w:eastAsia="Book Antiqua" w:hAnsi="Book Antiqua" w:cs="Book Antiqua"/>
          <w:b/>
          <w:bCs/>
          <w:i/>
          <w:color w:val="000000"/>
        </w:rPr>
        <w:t>Eligibility</w:t>
      </w:r>
      <w:r w:rsidR="002379B6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EC265E">
        <w:rPr>
          <w:rFonts w:ascii="Book Antiqua" w:eastAsia="Book Antiqua" w:hAnsi="Book Antiqua" w:cs="Book Antiqua"/>
          <w:b/>
          <w:bCs/>
          <w:i/>
          <w:color w:val="000000"/>
        </w:rPr>
        <w:t>criteria</w:t>
      </w:r>
    </w:p>
    <w:p w14:paraId="1EF85D7F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iter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;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p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ob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sh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lis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ngu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lity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 articles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ab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sure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lish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Ju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1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2021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lu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iter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: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c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sured.</w:t>
      </w:r>
    </w:p>
    <w:p w14:paraId="3927947F" w14:textId="77777777" w:rsidR="00EC265E" w:rsidRDefault="00EC265E">
      <w:pPr>
        <w:spacing w:line="360" w:lineRule="auto"/>
        <w:jc w:val="both"/>
        <w:rPr>
          <w:rFonts w:ascii="Book Antiqua" w:hAnsi="Book Antiqua" w:cs="Book Antiqua"/>
          <w:b/>
          <w:color w:val="000000"/>
          <w:szCs w:val="26"/>
          <w:shd w:val="clear" w:color="auto" w:fill="FFFFFF"/>
          <w:lang w:eastAsia="zh-CN"/>
        </w:rPr>
      </w:pPr>
    </w:p>
    <w:p w14:paraId="3E78B14A" w14:textId="77777777" w:rsidR="007B6D97" w:rsidRPr="005A4FEC" w:rsidRDefault="005A4FEC" w:rsidP="00EC265E">
      <w:pPr>
        <w:spacing w:line="360" w:lineRule="auto"/>
        <w:jc w:val="both"/>
        <w:rPr>
          <w:b/>
          <w:u w:val="single"/>
          <w:lang w:eastAsia="zh-CN"/>
        </w:rPr>
      </w:pPr>
      <w:r w:rsidRPr="005A4FEC">
        <w:rPr>
          <w:rFonts w:ascii="Book Antiqua" w:eastAsia="Book Antiqua" w:hAnsi="Book Antiqua" w:cs="Book Antiqua"/>
          <w:b/>
          <w:color w:val="000000"/>
          <w:szCs w:val="26"/>
          <w:u w:val="single"/>
          <w:shd w:val="clear" w:color="auto" w:fill="FFFFFF"/>
        </w:rPr>
        <w:t xml:space="preserve">THE HEALTH BENEFITS OF PHYSICAL ACTIVITY FOR T1DM </w:t>
      </w:r>
      <w:r w:rsidRPr="005A4FEC">
        <w:rPr>
          <w:rFonts w:ascii="Book Antiqua" w:hAnsi="Book Antiqua" w:cs="Book Antiqua"/>
          <w:b/>
          <w:color w:val="000000"/>
          <w:szCs w:val="26"/>
          <w:u w:val="single"/>
          <w:shd w:val="clear" w:color="auto" w:fill="FFFFFF"/>
          <w:lang w:eastAsia="zh-CN"/>
        </w:rPr>
        <w:t>P</w:t>
      </w:r>
      <w:r w:rsidRPr="005A4FEC">
        <w:rPr>
          <w:rFonts w:ascii="Book Antiqua" w:eastAsia="Book Antiqua" w:hAnsi="Book Antiqua" w:cs="Book Antiqua"/>
          <w:b/>
          <w:color w:val="000000"/>
          <w:szCs w:val="26"/>
          <w:u w:val="single"/>
          <w:shd w:val="clear" w:color="auto" w:fill="FFFFFF"/>
        </w:rPr>
        <w:t>ATIENTS</w:t>
      </w:r>
      <w:r w:rsidRPr="005A4FEC">
        <w:rPr>
          <w:b/>
          <w:u w:val="single"/>
          <w:lang w:eastAsia="zh-CN"/>
        </w:rPr>
        <w:t xml:space="preserve"> </w:t>
      </w:r>
    </w:p>
    <w:p w14:paraId="373645F7" w14:textId="77777777" w:rsidR="00A77B3E" w:rsidRPr="00EC265E" w:rsidRDefault="00DB702A" w:rsidP="00EC265E">
      <w:pPr>
        <w:spacing w:line="360" w:lineRule="auto"/>
        <w:jc w:val="both"/>
        <w:rPr>
          <w:b/>
        </w:rPr>
      </w:pPr>
      <w:bookmarkStart w:id="66" w:name="OLE_LINK81"/>
      <w:bookmarkStart w:id="67" w:name="OLE_LINK82"/>
      <w:r>
        <w:rPr>
          <w:rFonts w:ascii="Book Antiqua" w:eastAsia="Book Antiqua" w:hAnsi="Book Antiqua" w:cs="Book Antiqua"/>
          <w:color w:val="000000"/>
          <w:szCs w:val="22"/>
        </w:rPr>
        <w:t>Overal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dividua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b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dia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h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</w:t>
      </w:r>
      <w:r w:rsidR="00AE25BF">
        <w:rPr>
          <w:rFonts w:ascii="Book Antiqua" w:eastAsia="Book Antiqua" w:hAnsi="Book Antiqua" w:cs="Book Antiqua"/>
          <w:color w:val="000000"/>
          <w:szCs w:val="22"/>
        </w:rPr>
        <w:t>o</w:t>
      </w:r>
      <w:r>
        <w:rPr>
          <w:rFonts w:ascii="Book Antiqua" w:eastAsia="Book Antiqua" w:hAnsi="Book Antiqua" w:cs="Book Antiqua"/>
          <w:color w:val="000000"/>
          <w:szCs w:val="22"/>
        </w:rPr>
        <w:t>n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holo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p</w:t>
      </w:r>
      <w:r>
        <w:rPr>
          <w:rFonts w:ascii="Book Antiqua" w:eastAsia="Book Antiqua" w:hAnsi="Book Antiqua" w:cs="Book Antiqua"/>
          <w:color w:val="000000"/>
          <w:szCs w:val="22"/>
        </w:rPr>
        <w:t>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gluco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the 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communic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tensive</w:t>
      </w:r>
      <w:r w:rsidR="006C1BA1">
        <w:rPr>
          <w:rFonts w:ascii="Book Antiqua" w:eastAsia="Book Antiqua" w:hAnsi="Book Antiqua" w:cs="Book Antiqua"/>
          <w:color w:val="000000"/>
          <w:szCs w:val="22"/>
        </w:rPr>
        <w:t>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underst</w:t>
      </w:r>
      <w:r w:rsidR="006C1BA1">
        <w:rPr>
          <w:rFonts w:ascii="Book Antiqua" w:eastAsia="Book Antiqua" w:hAnsi="Book Antiqua" w:cs="Book Antiqua"/>
          <w:color w:val="000000"/>
          <w:szCs w:val="22"/>
        </w:rPr>
        <w:t>oo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rg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now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m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cond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CVD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c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tens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bes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pre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steoporos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m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eath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of exercise also include 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ndro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as 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lif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3826E5A7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osi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yndrom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help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caus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morbidit</w:t>
      </w:r>
      <w:r w:rsidR="00AE25BF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y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quality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lif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peopl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g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group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0,61]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lastRenderedPageBreak/>
        <w:t>also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ncip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l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by </w:t>
      </w:r>
      <w:r>
        <w:rPr>
          <w:rFonts w:ascii="Book Antiqua" w:eastAsia="Book Antiqua" w:hAnsi="Book Antiqua" w:cs="Book Antiqua"/>
          <w:color w:val="000000"/>
          <w:szCs w:val="22"/>
        </w:rPr>
        <w:t>prote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eliorati</w:t>
      </w:r>
      <w:r w:rsidR="00AE25BF">
        <w:rPr>
          <w:rFonts w:ascii="Book Antiqua" w:eastAsia="Book Antiqua" w:hAnsi="Book Antiqua" w:cs="Book Antiqua"/>
          <w:color w:val="000000"/>
          <w:szCs w:val="22"/>
        </w:rPr>
        <w:t>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achie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en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C1BA1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igh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culoskele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T</w:t>
      </w:r>
      <w:r>
        <w:rPr>
          <w:rFonts w:ascii="Book Antiqua" w:eastAsia="Book Antiqua" w:hAnsi="Book Antiqua" w:cs="Book Antiqua"/>
          <w:color w:val="000000"/>
          <w:szCs w:val="22"/>
        </w:rPr>
        <w:t>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elio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hie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a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en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E25BF">
        <w:rPr>
          <w:rFonts w:ascii="Book Antiqua" w:eastAsia="Book Antiqua" w:hAnsi="Book Antiqua" w:cs="Book Antiqua"/>
          <w:color w:val="000000"/>
          <w:szCs w:val="22"/>
        </w:rPr>
        <w:t>of PA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hildr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4745181A" w14:textId="77777777" w:rsidR="00A77B3E" w:rsidRDefault="00DB702A" w:rsidP="00DB702A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ionshi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stor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-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IDDM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B63ED">
        <w:rPr>
          <w:rFonts w:ascii="Book Antiqua" w:eastAsia="Book Antiqua" w:hAnsi="Book Antiqua" w:cs="Book Antiqua"/>
          <w:color w:val="000000"/>
          <w:szCs w:val="22"/>
        </w:rPr>
        <w:t xml:space="preserve">has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r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2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923C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6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ding</w:t>
      </w:r>
      <w:r w:rsidR="004B63ED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ndom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i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n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ll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B63ED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igo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4B63ED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40BA6E85" w14:textId="77777777" w:rsidR="00A77B3E" w:rsidRPr="00DB702A" w:rsidRDefault="004B63ED" w:rsidP="00DB702A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V</w:t>
      </w:r>
      <w:r w:rsidR="00DB702A">
        <w:rPr>
          <w:rFonts w:ascii="Book Antiqua" w:eastAsia="Book Antiqua" w:hAnsi="Book Antiqua" w:cs="Book Antiqua"/>
          <w:color w:val="000000"/>
          <w:szCs w:val="22"/>
        </w:rPr>
        <w:t>igorous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1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hood</w:t>
      </w:r>
      <w:r w:rsidR="00A923C8">
        <w:rPr>
          <w:rFonts w:ascii="Book Antiqua" w:eastAsia="Book Antiqua" w:hAnsi="Book Antiqua" w:cs="Book Antiqua"/>
          <w:color w:val="000000"/>
          <w:szCs w:val="22"/>
        </w:rPr>
        <w:t>, 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</w:t>
      </w:r>
      <w:r w:rsidR="00AC425E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425E">
        <w:rPr>
          <w:rFonts w:ascii="Book Antiqua" w:eastAsia="Book Antiqua" w:hAnsi="Book Antiqua" w:cs="Book Antiqua"/>
          <w:color w:val="000000"/>
          <w:szCs w:val="22"/>
        </w:rPr>
        <w:t xml:space="preserve">o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orbiditi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ver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v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425E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mm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utco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923C8">
        <w:rPr>
          <w:rFonts w:ascii="Book Antiqua" w:eastAsia="Book Antiqua" w:hAnsi="Book Antiqua" w:cs="Book Antiqua"/>
          <w:color w:val="000000"/>
          <w:szCs w:val="22"/>
        </w:rPr>
        <w:t>blood glucose (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A923C8">
        <w:rPr>
          <w:rFonts w:ascii="Book Antiqua" w:eastAsia="Book Antiqua" w:hAnsi="Book Antiqua" w:cs="Book Antiqua"/>
          <w:color w:val="000000"/>
          <w:szCs w:val="22"/>
        </w:rPr>
        <w:t>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quirem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P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C425E">
        <w:rPr>
          <w:rFonts w:ascii="Book Antiqua" w:eastAsia="Book Antiqua" w:hAnsi="Book Antiqua" w:cs="Book Antiqua"/>
          <w:color w:val="000000"/>
          <w:szCs w:val="22"/>
        </w:rPr>
        <w:t xml:space="preserve">is shown in </w:t>
      </w:r>
      <w:r w:rsidR="00DB702A" w:rsidRPr="00DB702A">
        <w:rPr>
          <w:rFonts w:ascii="Book Antiqua" w:eastAsia="Book Antiqua" w:hAnsi="Book Antiqua" w:cs="Book Antiqua"/>
          <w:bCs/>
          <w:color w:val="000000"/>
          <w:szCs w:val="22"/>
        </w:rPr>
        <w:t>Figure</w:t>
      </w:r>
      <w:r w:rsidR="002379B6">
        <w:rPr>
          <w:rFonts w:ascii="Book Antiqua" w:eastAsia="Book Antiqua" w:hAnsi="Book Antiqua" w:cs="Book Antiqua"/>
          <w:bCs/>
          <w:color w:val="000000"/>
          <w:szCs w:val="22"/>
        </w:rPr>
        <w:t xml:space="preserve"> </w:t>
      </w:r>
      <w:r w:rsidR="00DB702A" w:rsidRPr="00DB702A">
        <w:rPr>
          <w:rFonts w:ascii="Book Antiqua" w:eastAsia="Book Antiqua" w:hAnsi="Book Antiqua" w:cs="Book Antiqua"/>
          <w:bCs/>
          <w:color w:val="000000"/>
          <w:szCs w:val="22"/>
        </w:rPr>
        <w:t>1</w:t>
      </w:r>
      <w:r w:rsidR="00DB702A" w:rsidRPr="00DB702A">
        <w:rPr>
          <w:rFonts w:ascii="Book Antiqua" w:eastAsia="Book Antiqua" w:hAnsi="Book Antiqua" w:cs="Book Antiqua"/>
          <w:color w:val="000000"/>
          <w:szCs w:val="22"/>
        </w:rPr>
        <w:t>.</w:t>
      </w:r>
      <w:bookmarkEnd w:id="66"/>
      <w:bookmarkEnd w:id="67"/>
    </w:p>
    <w:p w14:paraId="4B2EAC52" w14:textId="77777777" w:rsidR="00DB702A" w:rsidRDefault="00DB702A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5895B4FB" w14:textId="77777777" w:rsidR="007B6D97" w:rsidRPr="005A4FEC" w:rsidRDefault="005A4FEC">
      <w:pPr>
        <w:spacing w:line="360" w:lineRule="auto"/>
        <w:jc w:val="both"/>
        <w:rPr>
          <w:b/>
          <w:u w:val="single"/>
          <w:lang w:eastAsia="zh-CN"/>
        </w:rPr>
      </w:pPr>
      <w:bookmarkStart w:id="68" w:name="OLE_LINK83"/>
      <w:bookmarkStart w:id="69" w:name="OLE_LINK84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GLYCEMIC CONTROL</w:t>
      </w:r>
      <w:r w:rsidRPr="005A4FEC">
        <w:rPr>
          <w:b/>
          <w:u w:val="single"/>
          <w:lang w:eastAsia="zh-CN"/>
        </w:rPr>
        <w:t xml:space="preserve"> </w:t>
      </w:r>
    </w:p>
    <w:bookmarkEnd w:id="68"/>
    <w:bookmarkEnd w:id="69"/>
    <w:p w14:paraId="024CF04E" w14:textId="77777777" w:rsidR="00A77B3E" w:rsidRPr="00DB702A" w:rsidRDefault="00AC425E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crepanc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ser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ter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ar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ema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nth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ki-Jarvin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ump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</w:t>
      </w:r>
      <w:r>
        <w:rPr>
          <w:rFonts w:ascii="Book Antiqua" w:eastAsia="Book Antiqua" w:hAnsi="Book Antiqua" w:cs="Book Antiqua"/>
          <w:color w:val="000000"/>
          <w:szCs w:val="22"/>
        </w:rPr>
        <w:t>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n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rea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ar-n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Zinm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6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lin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ut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lor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ay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bvi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milar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gn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l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gativ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5CABA21F" w14:textId="77777777" w:rsidR="00A77B3E" w:rsidRDefault="00DB702A" w:rsidP="007B6D97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9,71,</w:t>
      </w:r>
      <w:r w:rsidR="00B54D9A">
        <w:rPr>
          <w:rFonts w:ascii="Book Antiqua" w:eastAsia="Book Antiqua" w:hAnsi="Book Antiqua" w:cs="Book Antiqua"/>
          <w:color w:val="000000"/>
          <w:vertAlign w:val="superscript"/>
        </w:rPr>
        <w:t>79</w:t>
      </w:r>
      <w:r w:rsidR="00B54D9A">
        <w:rPr>
          <w:rFonts w:ascii="Book Antiqua" w:hAnsi="Book Antiqua" w:cs="Book Antiqua" w:hint="eastAsia"/>
          <w:color w:val="000000"/>
          <w:vertAlign w:val="superscript"/>
          <w:lang w:eastAsia="zh-CN"/>
        </w:rPr>
        <w:t>-</w:t>
      </w:r>
      <w:r w:rsidRPr="00DB702A">
        <w:rPr>
          <w:rFonts w:ascii="Book Antiqua" w:eastAsia="Book Antiqua" w:hAnsi="Book Antiqua" w:cs="Book Antiqua"/>
          <w:color w:val="000000"/>
          <w:vertAlign w:val="superscript"/>
        </w:rPr>
        <w:t>11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</w:t>
      </w:r>
      <w:r w:rsidR="00B237D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B237D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a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pisod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</w:t>
      </w:r>
      <w:r w:rsidR="00B237DA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i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a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ilar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h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B237DA"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P</w:t>
      </w:r>
      <w:r>
        <w:rPr>
          <w:rFonts w:ascii="Book Antiqua" w:eastAsia="Book Antiqua" w:hAnsi="Book Antiqua" w:cs="Book Antiqua"/>
          <w:color w:val="000000"/>
          <w:szCs w:val="22"/>
        </w:rPr>
        <w:t>rolon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ccu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entr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&lt;</w:t>
      </w:r>
      <w:r w:rsidR="002379B6">
        <w:rPr>
          <w:rFonts w:ascii="Book Antiqua" w:hAnsi="Book Antiqua" w:cs="Book Antiqua" w:hint="eastAsia"/>
          <w:color w:val="000000"/>
          <w:szCs w:val="22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12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g/d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ou</w:t>
      </w:r>
      <w:r w:rsidR="00A923C8">
        <w:rPr>
          <w:rFonts w:ascii="Book Antiqua" w:eastAsia="Book Antiqua" w:hAnsi="Book Antiqua" w:cs="Book Antiqua"/>
          <w:color w:val="000000"/>
          <w:szCs w:val="22"/>
        </w:rPr>
        <w:t>ng peo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923C8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isure-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LTP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5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7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bs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mpaig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B54D9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54D9A">
        <w:rPr>
          <w:rFonts w:ascii="Book Antiqua" w:eastAsia="Book Antiqua" w:hAnsi="Book Antiqua" w:cs="Book Antiqua"/>
          <w:color w:val="000000"/>
          <w:vertAlign w:val="superscript"/>
        </w:rPr>
        <w:t>71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ou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endu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endurance or resistance training alon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tu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q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urat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>uperv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</w:t>
      </w:r>
      <w:r w:rsidR="00B237DA">
        <w:rPr>
          <w:rFonts w:ascii="Book Antiqua" w:eastAsia="Book Antiqua" w:hAnsi="Book Antiqua" w:cs="Book Antiqua"/>
          <w:color w:val="000000"/>
          <w:szCs w:val="22"/>
        </w:rPr>
        <w:t>ale 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tro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rr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e-pl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ru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923C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lp</w:t>
      </w:r>
      <w:r w:rsidR="00A923C8">
        <w:rPr>
          <w:rFonts w:ascii="Book Antiqua" w:eastAsia="Book Antiqua" w:hAnsi="Book Antiqua" w:cs="Book Antiqua"/>
          <w:color w:val="000000"/>
          <w:szCs w:val="22"/>
        </w:rPr>
        <w:t>ing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B237DA">
        <w:rPr>
          <w:rFonts w:ascii="Book Antiqua" w:eastAsia="Book Antiqua" w:hAnsi="Book Antiqua" w:cs="Book Antiqua"/>
          <w:color w:val="000000"/>
          <w:szCs w:val="22"/>
        </w:rPr>
        <w:t xml:space="preserve">more, </w:t>
      </w:r>
      <w:r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ircu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D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</w:t>
      </w:r>
      <w:r w:rsidR="00B237DA">
        <w:rPr>
          <w:rFonts w:ascii="Book Antiqua" w:eastAsia="Book Antiqua" w:hAnsi="Book Antiqua" w:cs="Book Antiqua"/>
          <w:color w:val="000000"/>
          <w:szCs w:val="22"/>
        </w:rPr>
        <w:t>articipation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por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HIT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>
        <w:rPr>
          <w:rFonts w:ascii="Book Antiqua" w:eastAsia="Book Antiqua" w:hAnsi="Book Antiqua" w:cs="Book Antiqua"/>
          <w:color w:val="000000"/>
          <w:vertAlign w:val="superscript"/>
        </w:rPr>
        <w:t>[106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er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ha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kele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c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i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 xml:space="preserve">an </w:t>
      </w:r>
      <w:r>
        <w:rPr>
          <w:rFonts w:ascii="Book Antiqua" w:eastAsia="Book Antiqua" w:hAnsi="Book Antiqua" w:cs="Book Antiqua"/>
          <w:color w:val="000000"/>
          <w:szCs w:val="22"/>
        </w:rPr>
        <w:t>intrins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mechan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vanta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ilit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gul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6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tiliz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ircul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>
        <w:rPr>
          <w:rFonts w:ascii="Book Antiqua" w:eastAsia="Book Antiqua" w:hAnsi="Book Antiqua" w:cs="Book Antiqua"/>
          <w:color w:val="000000"/>
          <w:vertAlign w:val="superscript"/>
        </w:rPr>
        <w:t>[8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uscl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uptak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ris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reach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valu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30-50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imes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res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7]</w:t>
      </w:r>
      <w:r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  <w:shd w:val="clear" w:color="auto" w:fill="FFFFFF"/>
        </w:rPr>
        <w:t xml:space="preserve"> </w:t>
      </w:r>
    </w:p>
    <w:p w14:paraId="3F776B89" w14:textId="77777777" w:rsidR="00A77B3E" w:rsidRDefault="00DB702A" w:rsidP="00612C4E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osy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moglob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HbA1c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612C4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12C4E">
        <w:rPr>
          <w:rFonts w:ascii="Book Antiqua" w:eastAsia="Book Antiqua" w:hAnsi="Book Antiqua" w:cs="Book Antiqua"/>
          <w:color w:val="000000"/>
          <w:vertAlign w:val="superscript"/>
        </w:rPr>
        <w:t>81,89,90,</w:t>
      </w:r>
      <w:r w:rsidRPr="00612C4E">
        <w:rPr>
          <w:rFonts w:ascii="Book Antiqua" w:eastAsia="Book Antiqua" w:hAnsi="Book Antiqua" w:cs="Book Antiqua"/>
          <w:color w:val="000000"/>
          <w:vertAlign w:val="superscript"/>
        </w:rPr>
        <w:t>111–11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cept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bA1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ess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show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bA1c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237D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u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bA1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rec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por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u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n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ur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ek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bA1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0E2">
        <w:rPr>
          <w:rFonts w:ascii="Book Antiqua" w:eastAsia="Book Antiqua" w:hAnsi="Book Antiqua" w:cs="Book Antiqua"/>
          <w:color w:val="000000"/>
          <w:szCs w:val="22"/>
        </w:rPr>
        <w:t>increase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0E2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AB50E2">
        <w:rPr>
          <w:rFonts w:ascii="Book Antiqua" w:eastAsia="Book Antiqua" w:hAnsi="Book Antiqua" w:cs="Book Antiqua"/>
          <w:color w:val="000000"/>
          <w:szCs w:val="22"/>
        </w:rPr>
        <w:t>nd 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0E2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iomark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6365434E" w14:textId="77777777" w:rsidR="00612C4E" w:rsidRDefault="00612C4E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3ED3EDB0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70" w:name="OLE_LINK85"/>
      <w:bookmarkStart w:id="71" w:name="OLE_LINK86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PHYSICAL FITNESS</w:t>
      </w:r>
    </w:p>
    <w:bookmarkEnd w:id="70"/>
    <w:bookmarkEnd w:id="71"/>
    <w:p w14:paraId="6352576C" w14:textId="77777777" w:rsidR="00A77B3E" w:rsidRPr="00612C4E" w:rsidRDefault="00F20AE9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Physical 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tribu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i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-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kill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tribu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asu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pecif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tes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5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sen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o thos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5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respir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68F0A5F2" w14:textId="77777777" w:rsidR="00A77B3E" w:rsidRDefault="00F20AE9" w:rsidP="00612C4E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12C4E"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12C4E"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12C4E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612C4E">
        <w:rPr>
          <w:rFonts w:ascii="Book Antiqua" w:eastAsia="Book Antiqua" w:hAnsi="Book Antiqua" w:cs="Book Antiqua"/>
          <w:color w:val="000000"/>
          <w:szCs w:val="22"/>
        </w:rPr>
        <w:t>show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at </w:t>
      </w:r>
      <w:r w:rsidR="00612C4E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612C4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12C4E">
        <w:rPr>
          <w:rFonts w:ascii="Book Antiqua" w:eastAsia="Book Antiqua" w:hAnsi="Book Antiqua" w:cs="Book Antiqua"/>
          <w:color w:val="000000"/>
          <w:vertAlign w:val="superscript"/>
        </w:rPr>
        <w:t>92,93,96,97,117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1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erv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ma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1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e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3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us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ndom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e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1</w:t>
      </w:r>
      <w:r w:rsidR="00276BC5">
        <w:rPr>
          <w:rFonts w:ascii="Book Antiqua" w:eastAsia="Book Antiqua" w:hAnsi="Book Antiqua" w:cs="Book Antiqua"/>
          <w:color w:val="000000"/>
          <w:vertAlign w:val="superscript"/>
        </w:rPr>
        <w:t>,98,102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07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9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731B1B57" w14:textId="77777777" w:rsidR="00276BC5" w:rsidRDefault="00276BC5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71F4BE0E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72" w:name="OLE_LINK87"/>
      <w:bookmarkStart w:id="73" w:name="OLE_LINK88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BLOOD LIPIDS PROFILE</w:t>
      </w:r>
    </w:p>
    <w:bookmarkEnd w:id="72"/>
    <w:bookmarkEnd w:id="73"/>
    <w:p w14:paraId="552C1D30" w14:textId="77777777" w:rsidR="00A77B3E" w:rsidRPr="00276BC5" w:rsidRDefault="00F20AE9">
      <w:pPr>
        <w:spacing w:line="360" w:lineRule="auto"/>
        <w:jc w:val="both"/>
        <w:rPr>
          <w:b/>
        </w:rPr>
      </w:pP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outh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n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heroge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osi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iv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ation</w:t>
      </w:r>
      <w:r>
        <w:rPr>
          <w:rFonts w:ascii="Book Antiqua" w:eastAsia="Book Antiqua" w:hAnsi="Book Antiqua" w:cs="Book Antiqua"/>
          <w:color w:val="000000"/>
          <w:szCs w:val="22"/>
        </w:rPr>
        <w:t>, 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dia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abnormalitie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rmal-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outh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in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emal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heroge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-d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-choleste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LDL-C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d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-choleste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HDL-C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tribu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lipid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-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yp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lipid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lipid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group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ilarly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lipid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found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j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ro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m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bid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o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a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ch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1868AF41" w14:textId="77777777" w:rsidR="00A77B3E" w:rsidRDefault="00F20AE9" w:rsidP="00146F32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</w:t>
      </w:r>
      <w:r w:rsidR="00146F32">
        <w:rPr>
          <w:rFonts w:ascii="Book Antiqua" w:eastAsia="Book Antiqua" w:hAnsi="Book Antiqua" w:cs="Book Antiqua"/>
          <w:color w:val="000000"/>
          <w:szCs w:val="22"/>
        </w:rPr>
        <w:t>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46F32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46F32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46F32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46F32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146F32">
        <w:rPr>
          <w:rFonts w:ascii="Book Antiqua" w:eastAsia="Book Antiqua" w:hAnsi="Book Antiqua" w:cs="Book Antiqua"/>
          <w:color w:val="000000"/>
          <w:szCs w:val="22"/>
        </w:rPr>
        <w:t>DM</w:t>
      </w:r>
      <w:r w:rsidR="00146F32" w:rsidRPr="00146F3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46F32" w:rsidRPr="00146F32">
        <w:rPr>
          <w:rFonts w:ascii="Book Antiqua" w:eastAsia="Book Antiqua" w:hAnsi="Book Antiqua" w:cs="Book Antiqua"/>
          <w:color w:val="000000"/>
          <w:vertAlign w:val="superscript"/>
        </w:rPr>
        <w:t>69,</w:t>
      </w:r>
      <w:r w:rsidR="00DB702A" w:rsidRPr="00146F32">
        <w:rPr>
          <w:rFonts w:ascii="Book Antiqua" w:eastAsia="Book Antiqua" w:hAnsi="Book Antiqua" w:cs="Book Antiqua"/>
          <w:color w:val="000000"/>
          <w:vertAlign w:val="superscript"/>
        </w:rPr>
        <w:t>74,</w:t>
      </w:r>
      <w:r w:rsidR="00146F32" w:rsidRPr="00146F32">
        <w:rPr>
          <w:rFonts w:ascii="Book Antiqua" w:eastAsia="Book Antiqua" w:hAnsi="Book Antiqua" w:cs="Book Antiqua"/>
          <w:color w:val="000000"/>
          <w:vertAlign w:val="superscript"/>
        </w:rPr>
        <w:t>80,93,98,101–103,110,111,</w:t>
      </w:r>
      <w:r w:rsidR="00DB702A" w:rsidRPr="00146F32">
        <w:rPr>
          <w:rFonts w:ascii="Book Antiqua" w:eastAsia="Book Antiqua" w:hAnsi="Book Antiqua" w:cs="Book Antiqua"/>
          <w:color w:val="000000"/>
          <w:vertAlign w:val="superscript"/>
        </w:rPr>
        <w:t>124–12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akson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146F3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46F32">
        <w:rPr>
          <w:rFonts w:ascii="Book Antiqua" w:eastAsia="Book Antiqua" w:hAnsi="Book Antiqua" w:cs="Book Antiqua"/>
          <w:color w:val="000000"/>
          <w:vertAlign w:val="superscript"/>
        </w:rPr>
        <w:t>12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u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n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ilarly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ipo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ose-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relationship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domi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</w:t>
      </w:r>
      <w:r w:rsidR="00DD0836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(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centration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milar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02]</w:t>
      </w:r>
      <w:r w:rsidR="00ED5765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8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D</w:t>
      </w:r>
      <w:r w:rsidR="00DB702A">
        <w:rPr>
          <w:rFonts w:ascii="Book Antiqua" w:eastAsia="Book Antiqua" w:hAnsi="Book Antiqua" w:cs="Book Antiqua"/>
          <w:color w:val="000000"/>
          <w:szCs w:val="22"/>
        </w:rPr>
        <w:t>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um</w:t>
      </w:r>
      <w:r w:rsidR="00AB52BE">
        <w:rPr>
          <w:rFonts w:ascii="Book Antiqua" w:eastAsia="Book Antiqua" w:hAnsi="Book Antiqua" w:cs="Book Antiqua"/>
          <w:color w:val="000000"/>
          <w:szCs w:val="22"/>
        </w:rPr>
        <w:t>b</w:t>
      </w:r>
      <w:r w:rsidR="00DB702A">
        <w:rPr>
          <w:rFonts w:ascii="Book Antiqua" w:eastAsia="Book Antiqua" w:hAnsi="Book Antiqua" w:cs="Book Antiqua"/>
          <w:color w:val="000000"/>
          <w:szCs w:val="22"/>
        </w:rPr>
        <w:t>er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nth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emale</w:t>
      </w:r>
      <w:r w:rsidR="00AB52BE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3-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fra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n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ru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rofile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st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ED576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D5765">
        <w:rPr>
          <w:rFonts w:ascii="Book Antiqua" w:eastAsia="Book Antiqua" w:hAnsi="Book Antiqua" w:cs="Book Antiqua"/>
          <w:color w:val="000000"/>
          <w:vertAlign w:val="superscript"/>
        </w:rPr>
        <w:t>127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r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(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,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DD0836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oleste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TC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l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 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terventio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perv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mal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ki-Jarvin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ED5765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D5765">
        <w:rPr>
          <w:rFonts w:ascii="Book Antiqua" w:eastAsia="Book Antiqua" w:hAnsi="Book Antiqua" w:cs="Book Antiqua"/>
          <w:color w:val="000000"/>
          <w:vertAlign w:val="superscript"/>
        </w:rPr>
        <w:t>75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ump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i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>P</w:t>
      </w:r>
      <w:r w:rsidR="00DB702A">
        <w:rPr>
          <w:rFonts w:ascii="Book Antiqua" w:eastAsia="Book Antiqua" w:hAnsi="Book Antiqua" w:cs="Book Antiqua"/>
          <w:color w:val="000000"/>
          <w:szCs w:val="22"/>
        </w:rPr>
        <w:t>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l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gn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glyceri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ina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rogra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por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icip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DD0836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AB52BE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0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T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5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7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y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s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r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me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0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03180AE9" w14:textId="77777777" w:rsidR="00ED5765" w:rsidRDefault="00ED5765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4C674C42" w14:textId="77777777" w:rsidR="007B6D97" w:rsidRPr="005A4FEC" w:rsidRDefault="005A4FEC">
      <w:pPr>
        <w:spacing w:line="360" w:lineRule="auto"/>
        <w:jc w:val="both"/>
        <w:rPr>
          <w:rFonts w:ascii="Book Antiqua" w:hAnsi="Book Antiqua"/>
          <w:b/>
          <w:u w:val="single"/>
          <w:lang w:eastAsia="zh-CN"/>
        </w:rPr>
      </w:pPr>
      <w:bookmarkStart w:id="74" w:name="OLE_LINK89"/>
      <w:bookmarkStart w:id="75" w:name="OLE_LINK90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ENDOTHELIAL FUNCTION</w:t>
      </w:r>
    </w:p>
    <w:bookmarkEnd w:id="74"/>
    <w:bookmarkEnd w:id="75"/>
    <w:p w14:paraId="31E561FC" w14:textId="77777777" w:rsidR="00A77B3E" w:rsidRPr="00ED5765" w:rsidRDefault="00AB52BE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m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9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di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13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F821B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821B9">
        <w:rPr>
          <w:rFonts w:ascii="Book Antiqua" w:eastAsia="Book Antiqua" w:hAnsi="Book Antiqua" w:cs="Book Antiqua"/>
          <w:color w:val="000000"/>
          <w:vertAlign w:val="superscript"/>
        </w:rPr>
        <w:t>110,131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3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ffe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sta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sta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angiopath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3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vol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tremit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</w:t>
      </w:r>
      <w:r>
        <w:rPr>
          <w:rFonts w:ascii="Book Antiqua" w:eastAsia="Book Antiqua" w:hAnsi="Book Antiqua" w:cs="Book Antiqua"/>
          <w:color w:val="000000"/>
          <w:szCs w:val="22"/>
        </w:rPr>
        <w:t>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cro-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cro-circul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-exerc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p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trem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3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47ECE181" w14:textId="77777777" w:rsidR="00F821B9" w:rsidRDefault="00F821B9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6593ED59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76" w:name="OLE_LINK91"/>
      <w:bookmarkStart w:id="77" w:name="OLE_LINK92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 xml:space="preserve">INSULIN </w:t>
      </w:r>
      <w:r w:rsidRPr="005A4FEC">
        <w:rPr>
          <w:rFonts w:ascii="Book Antiqua" w:hAnsi="Book Antiqua" w:cs="Book Antiqua"/>
          <w:b/>
          <w:color w:val="000000"/>
          <w:u w:val="single"/>
          <w:lang w:eastAsia="zh-CN"/>
        </w:rPr>
        <w:t>R</w:t>
      </w:r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ESISTANCE</w:t>
      </w:r>
    </w:p>
    <w:bookmarkEnd w:id="76"/>
    <w:bookmarkEnd w:id="77"/>
    <w:p w14:paraId="77056737" w14:textId="77777777" w:rsidR="00A77B3E" w:rsidRPr="00F821B9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3]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li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kele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racteris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T1DM</w:t>
      </w:r>
      <w:r w:rsidR="00F821B9">
        <w:rPr>
          <w:rFonts w:ascii="Book Antiqua" w:eastAsia="Book Antiqua" w:hAnsi="Book Antiqua" w:cs="Book Antiqua"/>
          <w:color w:val="000000"/>
          <w:vertAlign w:val="superscript"/>
        </w:rPr>
        <w:t>[134,</w:t>
      </w:r>
      <w:r>
        <w:rPr>
          <w:rFonts w:ascii="Book Antiqua" w:eastAsia="Book Antiqua" w:hAnsi="Book Antiqua" w:cs="Book Antiqua"/>
          <w:color w:val="000000"/>
          <w:vertAlign w:val="superscript"/>
        </w:rPr>
        <w:t>13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Y</w:t>
      </w:r>
      <w:r>
        <w:rPr>
          <w:rFonts w:ascii="Book Antiqua" w:eastAsia="Book Antiqua" w:hAnsi="Book Antiqua" w:cs="Book Antiqua"/>
          <w:color w:val="000000"/>
          <w:szCs w:val="22"/>
        </w:rPr>
        <w:t>outh</w:t>
      </w:r>
      <w:r w:rsidR="00E91E9D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ipo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patic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cro-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ib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velop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a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neymo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od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ter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ow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ber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ir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a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r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the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s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tens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e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pen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tu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ib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25559ACC" w14:textId="77777777" w:rsidR="00A77B3E" w:rsidRDefault="00DB702A" w:rsidP="00F821B9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heroge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oleste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tribu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ffere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-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tribu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arif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in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o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lcific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 xml:space="preserve">was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o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menopau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was not 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bdomi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ipos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id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androge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60205AA6" w14:textId="77777777" w:rsidR="00A77B3E" w:rsidRDefault="00E91E9D" w:rsidP="00F821B9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</w:t>
      </w:r>
      <w:r>
        <w:rPr>
          <w:rFonts w:ascii="Book Antiqua" w:eastAsia="Book Antiqua" w:hAnsi="Book Antiqua" w:cs="Book Antiqua"/>
          <w:color w:val="000000"/>
          <w:szCs w:val="22"/>
        </w:rPr>
        <w:t>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F821B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821B9">
        <w:rPr>
          <w:rFonts w:ascii="Book Antiqua" w:eastAsia="Book Antiqua" w:hAnsi="Book Antiqua" w:cs="Book Antiqua"/>
          <w:color w:val="000000"/>
          <w:vertAlign w:val="superscript"/>
        </w:rPr>
        <w:t>142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4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i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mfer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nd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>
        <w:rPr>
          <w:rFonts w:ascii="Book Antiqua" w:eastAsia="Book Antiqua" w:hAnsi="Book Antiqua" w:cs="Book Antiqua"/>
          <w:color w:val="000000"/>
          <w:szCs w:val="22"/>
        </w:rPr>
        <w:t>, 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c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sc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ppor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duc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otze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F821B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821B9">
        <w:rPr>
          <w:rFonts w:ascii="Book Antiqua" w:eastAsia="Book Antiqua" w:hAnsi="Book Antiqua" w:cs="Book Antiqua"/>
          <w:color w:val="000000"/>
          <w:vertAlign w:val="superscript"/>
        </w:rPr>
        <w:t>144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-resis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pac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-stimu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viv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-resis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and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DD0836">
        <w:rPr>
          <w:rFonts w:ascii="Book Antiqua" w:eastAsia="Book Antiqua" w:hAnsi="Book Antiqua" w:cs="Book Antiqua"/>
          <w:color w:val="000000"/>
          <w:szCs w:val="22"/>
        </w:rPr>
        <w:t>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i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pa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m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-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-stimu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hway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D0836">
        <w:rPr>
          <w:rFonts w:ascii="Book Antiqua" w:eastAsia="Book Antiqua" w:hAnsi="Book Antiqua" w:cs="Book Antiqua"/>
          <w:color w:val="000000"/>
          <w:szCs w:val="22"/>
        </w:rPr>
        <w:t xml:space="preserve">β-cell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nspla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ip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u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lpfu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ven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ntera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af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levi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munosuppres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rug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er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epen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</w:t>
      </w:r>
      <w:r w:rsidR="00DB702A">
        <w:rPr>
          <w:rFonts w:ascii="Book Antiqua" w:eastAsia="Book Antiqua" w:hAnsi="Book Antiqua" w:cs="Book Antiqua"/>
          <w:color w:val="000000"/>
          <w:szCs w:val="22"/>
        </w:rPr>
        <w:t>sl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transplantatio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54428AA3" w14:textId="77777777" w:rsidR="00F821B9" w:rsidRDefault="00F821B9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17CD847B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78" w:name="OLE_LINK93"/>
      <w:bookmarkStart w:id="79" w:name="OLE_LINK94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INSULIN SENSITIVITY</w:t>
      </w:r>
    </w:p>
    <w:bookmarkEnd w:id="78"/>
    <w:bookmarkEnd w:id="79"/>
    <w:p w14:paraId="4260206D" w14:textId="77777777" w:rsidR="00A77B3E" w:rsidRPr="00F821B9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lastRenderedPageBreak/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</w:t>
      </w:r>
      <w:r w:rsidR="00E91E9D">
        <w:rPr>
          <w:rFonts w:ascii="Book Antiqua" w:eastAsia="Book Antiqua" w:hAnsi="Book Antiqua" w:cs="Book Antiqua"/>
          <w:color w:val="000000"/>
          <w:szCs w:val="22"/>
        </w:rPr>
        <w:t>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ndiabetic</w:t>
      </w:r>
      <w:r w:rsidR="00E91E9D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E91E9D">
        <w:rPr>
          <w:rFonts w:ascii="Book Antiqua" w:eastAsia="Book Antiqua" w:hAnsi="Book Antiqua" w:cs="Book Antiqua"/>
          <w:color w:val="000000"/>
          <w:szCs w:val="22"/>
        </w:rPr>
        <w:t>adolesc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er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A56CC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56CCB">
        <w:rPr>
          <w:rFonts w:ascii="Book Antiqua" w:eastAsia="Book Antiqua" w:hAnsi="Book Antiqua" w:cs="Book Antiqua"/>
          <w:color w:val="000000"/>
          <w:vertAlign w:val="superscript"/>
        </w:rPr>
        <w:t>39,</w:t>
      </w:r>
      <w:r>
        <w:rPr>
          <w:rFonts w:ascii="Book Antiqua" w:eastAsia="Book Antiqua" w:hAnsi="Book Antiqua" w:cs="Book Antiqua"/>
          <w:color w:val="000000"/>
          <w:vertAlign w:val="superscript"/>
        </w:rPr>
        <w:t>75,</w:t>
      </w:r>
      <w:r w:rsidR="00A56CCB">
        <w:rPr>
          <w:rFonts w:ascii="Book Antiqua" w:eastAsia="Book Antiqua" w:hAnsi="Book Antiqua" w:cs="Book Antiqua"/>
          <w:color w:val="000000"/>
          <w:vertAlign w:val="superscript"/>
        </w:rPr>
        <w:t>83,84,92,98,101,126,147,</w:t>
      </w:r>
      <w:r>
        <w:rPr>
          <w:rFonts w:ascii="Book Antiqua" w:eastAsia="Book Antiqua" w:hAnsi="Book Antiqua" w:cs="Book Antiqua"/>
          <w:color w:val="000000"/>
          <w:vertAlign w:val="superscript"/>
        </w:rPr>
        <w:t>14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T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A56CC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56CCB">
        <w:rPr>
          <w:rFonts w:ascii="Book Antiqua" w:eastAsia="Book Antiqua" w:hAnsi="Book Antiqua" w:cs="Book Antiqua"/>
          <w:color w:val="000000"/>
          <w:vertAlign w:val="superscript"/>
        </w:rPr>
        <w:t>84,</w:t>
      </w:r>
      <w:r>
        <w:rPr>
          <w:rFonts w:ascii="Book Antiqua" w:eastAsia="Book Antiqua" w:hAnsi="Book Antiqua" w:cs="Book Antiqua"/>
          <w:color w:val="000000"/>
          <w:vertAlign w:val="superscript"/>
        </w:rPr>
        <w:t>10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ha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mp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E91E9D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suli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91E9D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P</w:t>
      </w:r>
      <w:r>
        <w:rPr>
          <w:rFonts w:ascii="Book Antiqua" w:eastAsia="Book Antiqua" w:hAnsi="Book Antiqua" w:cs="Book Antiqua"/>
          <w:color w:val="000000"/>
          <w:szCs w:val="22"/>
        </w:rPr>
        <w:t>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iph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ding</w:t>
      </w:r>
      <w:r w:rsidR="00DE668C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ia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ive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ffe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chanis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9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.</w:t>
      </w:r>
    </w:p>
    <w:p w14:paraId="7CC8C2D8" w14:textId="77777777" w:rsidR="002B6F06" w:rsidRDefault="002B6F06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3CE7E316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80" w:name="OLE_LINK95"/>
      <w:bookmarkStart w:id="81" w:name="OLE_LINK96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INSULIN REQUIREMENT</w:t>
      </w:r>
    </w:p>
    <w:bookmarkEnd w:id="80"/>
    <w:bookmarkEnd w:id="81"/>
    <w:p w14:paraId="26FF9E55" w14:textId="77777777" w:rsidR="00A77B3E" w:rsidRPr="005A6F90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C005F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005F0">
        <w:rPr>
          <w:rFonts w:ascii="Book Antiqua" w:eastAsia="Book Antiqua" w:hAnsi="Book Antiqua" w:cs="Book Antiqua"/>
          <w:color w:val="000000"/>
          <w:vertAlign w:val="superscript"/>
        </w:rPr>
        <w:t>75,84,</w:t>
      </w:r>
      <w:r>
        <w:rPr>
          <w:rFonts w:ascii="Book Antiqua" w:eastAsia="Book Antiqua" w:hAnsi="Book Antiqua" w:cs="Book Antiqua"/>
          <w:color w:val="000000"/>
          <w:vertAlign w:val="superscript"/>
        </w:rPr>
        <w:t>12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mp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In addi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</w:t>
      </w:r>
      <w:r w:rsidR="00DE668C">
        <w:rPr>
          <w:rFonts w:ascii="Book Antiqua" w:eastAsia="Book Antiqua" w:hAnsi="Book Antiqua" w:cs="Book Antiqua"/>
          <w:color w:val="000000"/>
          <w:szCs w:val="22"/>
        </w:rPr>
        <w:t>a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e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activ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DE668C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ear</w:t>
      </w:r>
      <w:r w:rsidR="00DE668C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>
        <w:rPr>
          <w:rFonts w:ascii="Book Antiqua" w:eastAsia="Book Antiqua" w:hAnsi="Book Antiqua" w:cs="Book Antiqua"/>
          <w:color w:val="000000"/>
          <w:vertAlign w:val="superscript"/>
        </w:rPr>
        <w:t>[11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Similarly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668C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quir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3769E677" w14:textId="77777777" w:rsidR="005A6F90" w:rsidRDefault="005A6F9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74BB36EC" w14:textId="77777777" w:rsidR="007B6D97" w:rsidRPr="005A4FEC" w:rsidRDefault="005A4FEC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82" w:name="OLE_LINK97"/>
      <w:bookmarkStart w:id="83" w:name="OLE_LINK98"/>
      <w:r w:rsidRPr="005A4FEC">
        <w:rPr>
          <w:rFonts w:ascii="Book Antiqua" w:eastAsia="Book Antiqua" w:hAnsi="Book Antiqua" w:cs="Book Antiqua"/>
          <w:b/>
          <w:color w:val="000000"/>
          <w:u w:val="single"/>
        </w:rPr>
        <w:t>CARDIOVASCULAR DISEASES</w:t>
      </w:r>
    </w:p>
    <w:bookmarkEnd w:id="82"/>
    <w:bookmarkEnd w:id="83"/>
    <w:p w14:paraId="4D36F7D1" w14:textId="77777777" w:rsidR="00A77B3E" w:rsidRPr="005A6F90" w:rsidRDefault="00DE668C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N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</w:t>
      </w:r>
      <w:r>
        <w:rPr>
          <w:rFonts w:ascii="Book Antiqua" w:eastAsia="Book Antiqua" w:hAnsi="Book Antiqua" w:cs="Book Antiqua"/>
          <w:color w:val="000000"/>
          <w:szCs w:val="22"/>
        </w:rPr>
        <w:t>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ai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tono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er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pendi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xid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mi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a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xyg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ump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VO2peak)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a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r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diabetic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ac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st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f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entri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hypertroph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</w:t>
      </w:r>
      <w:r w:rsidR="00DB702A">
        <w:rPr>
          <w:rFonts w:ascii="Book Antiqua" w:eastAsia="Book Antiqua" w:hAnsi="Book Antiqua" w:cs="Book Antiqua"/>
          <w:color w:val="000000"/>
          <w:szCs w:val="22"/>
        </w:rPr>
        <w:t>axi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rklo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xyg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rked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minish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ron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er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physiolog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pulmo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ysfun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</w:t>
      </w:r>
      <w:r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ympto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ng-sta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i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ib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burde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ri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te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iff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tono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rv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n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ri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merica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rferon-induci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1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di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0CDDEF9" w14:textId="77777777" w:rsidR="00A77B3E" w:rsidRDefault="00DE668C" w:rsidP="00F13F72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fi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F13F7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13F72">
        <w:rPr>
          <w:rFonts w:ascii="Book Antiqua" w:eastAsia="Book Antiqua" w:hAnsi="Book Antiqua" w:cs="Book Antiqua"/>
          <w:color w:val="000000"/>
          <w:vertAlign w:val="superscript"/>
        </w:rPr>
        <w:t>39,80,91,</w:t>
      </w:r>
      <w:r w:rsidR="00DB702A" w:rsidRPr="00F13F72">
        <w:rPr>
          <w:rFonts w:ascii="Book Antiqua" w:eastAsia="Book Antiqua" w:hAnsi="Book Antiqua" w:cs="Book Antiqua"/>
          <w:color w:val="000000"/>
          <w:vertAlign w:val="superscript"/>
        </w:rPr>
        <w:t>104</w:t>
      </w:r>
      <w:r w:rsidR="00F13F72">
        <w:rPr>
          <w:rFonts w:ascii="Book Antiqua" w:eastAsia="Book Antiqua" w:hAnsi="Book Antiqua" w:cs="Book Antiqua"/>
          <w:color w:val="000000"/>
          <w:vertAlign w:val="superscript"/>
        </w:rPr>
        <w:t>,110,112,124,127,128,143,</w:t>
      </w:r>
      <w:r w:rsidR="00DB702A" w:rsidRPr="00F13F72">
        <w:rPr>
          <w:rFonts w:ascii="Book Antiqua" w:eastAsia="Book Antiqua" w:hAnsi="Book Antiqua" w:cs="Book Antiqua"/>
          <w:color w:val="000000"/>
          <w:vertAlign w:val="superscript"/>
        </w:rPr>
        <w:t>155–159]</w:t>
      </w:r>
      <w:r w:rsidR="00F13F72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rofil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8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ose-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relationship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fer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3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fra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DB702A"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tono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uropa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</w:t>
      </w:r>
      <w:r w:rsidR="00DB702A">
        <w:rPr>
          <w:rFonts w:ascii="Book Antiqua" w:eastAsia="Book Antiqua" w:hAnsi="Book Antiqua" w:cs="Book Antiqua"/>
          <w:color w:val="000000"/>
          <w:szCs w:val="22"/>
        </w:rPr>
        <w:t>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r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o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p(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ncentration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i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mfer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end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DL-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c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sc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flu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4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ver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</w:t>
      </w:r>
      <w:r w:rsidR="001E1B4A">
        <w:rPr>
          <w:rFonts w:ascii="Book Antiqua" w:eastAsia="Book Antiqua" w:hAnsi="Book Antiqua" w:cs="Book Antiqua"/>
          <w:color w:val="000000"/>
          <w:szCs w:val="22"/>
        </w:rPr>
        <w:t>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i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5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1E1B4A">
        <w:rPr>
          <w:rFonts w:ascii="Book Antiqua" w:eastAsia="Book Antiqua" w:hAnsi="Book Antiqua" w:cs="Book Antiqua"/>
          <w:color w:val="000000"/>
          <w:szCs w:val="22"/>
        </w:rPr>
        <w:t>lso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3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</w:t>
      </w:r>
      <w:r w:rsidR="001E1B4A"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t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l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 of </w:t>
      </w:r>
      <w:proofErr w:type="gramStart"/>
      <w:r w:rsidR="001E1B4A">
        <w:rPr>
          <w:rFonts w:ascii="Book Antiqua" w:eastAsia="Book Antiqua" w:hAnsi="Book Antiqua" w:cs="Book Antiqua"/>
          <w:color w:val="000000"/>
          <w:szCs w:val="22"/>
        </w:rPr>
        <w:t>CV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C47D4">
        <w:rPr>
          <w:rFonts w:ascii="Book Antiqua" w:eastAsia="Book Antiqua" w:hAnsi="Book Antiqua" w:cs="Book Antiqua"/>
          <w:color w:val="000000"/>
          <w:vertAlign w:val="superscript"/>
        </w:rPr>
        <w:t>104,112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5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grat</w:t>
      </w:r>
      <w:r w:rsidR="001E1B4A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e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flu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treatment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ver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dent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ounterpar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5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ircu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orespir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nduranc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6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1E1B4A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16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04EFCC54" w14:textId="77777777" w:rsidR="007C47D4" w:rsidRDefault="007C47D4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7E7E6C22" w14:textId="77777777" w:rsidR="007B6D97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84" w:name="OLE_LINK43"/>
      <w:bookmarkStart w:id="85" w:name="OLE_LINK44"/>
      <w:bookmarkStart w:id="86" w:name="OLE_LINK99"/>
      <w:bookmarkStart w:id="87" w:name="OLE_LINK100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>BLOOD PRESSURE</w:t>
      </w:r>
      <w:bookmarkEnd w:id="84"/>
      <w:bookmarkEnd w:id="85"/>
    </w:p>
    <w:bookmarkEnd w:id="86"/>
    <w:bookmarkEnd w:id="87"/>
    <w:p w14:paraId="53074857" w14:textId="77777777" w:rsidR="00A77B3E" w:rsidRPr="007C47D4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DE4568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B6D97">
        <w:rPr>
          <w:rFonts w:ascii="Book Antiqua" w:hAnsi="Book Antiqua" w:cs="Book Antiqua" w:hint="eastAsia"/>
          <w:color w:val="000000"/>
          <w:szCs w:val="22"/>
          <w:lang w:eastAsia="zh-CN"/>
        </w:rPr>
        <w:t>b</w:t>
      </w:r>
      <w:r w:rsidR="007B6D97" w:rsidRPr="007B6D97">
        <w:rPr>
          <w:rFonts w:ascii="Book Antiqua" w:eastAsia="Book Antiqua" w:hAnsi="Book Antiqua" w:cs="Book Antiqua"/>
          <w:color w:val="000000"/>
          <w:szCs w:val="22"/>
        </w:rPr>
        <w:t>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B6D97" w:rsidRPr="007B6D97">
        <w:rPr>
          <w:rFonts w:ascii="Book Antiqua" w:eastAsia="Book Antiqua" w:hAnsi="Book Antiqua" w:cs="Book Antiqua"/>
          <w:color w:val="000000"/>
          <w:szCs w:val="22"/>
        </w:rPr>
        <w:t>press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B6D97">
        <w:rPr>
          <w:rFonts w:ascii="Book Antiqua" w:hAnsi="Book Antiqua" w:cs="Book Antiqua" w:hint="eastAsia"/>
          <w:color w:val="000000"/>
          <w:szCs w:val="22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  <w:szCs w:val="22"/>
        </w:rPr>
        <w:t>BP</w:t>
      </w:r>
      <w:r w:rsidR="007B6D97">
        <w:rPr>
          <w:rFonts w:ascii="Book Antiqua" w:hAnsi="Book Antiqua" w:cs="Book Antiqua" w:hint="eastAsia"/>
          <w:color w:val="000000"/>
          <w:szCs w:val="22"/>
          <w:lang w:eastAsia="zh-CN"/>
        </w:rPr>
        <w:t>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0</w:t>
      </w:r>
      <w:r w:rsidR="00870C0B">
        <w:rPr>
          <w:rFonts w:ascii="Book Antiqua" w:eastAsia="Book Antiqua" w:hAnsi="Book Antiqua" w:cs="Book Antiqua"/>
          <w:color w:val="000000"/>
          <w:vertAlign w:val="superscript"/>
        </w:rPr>
        <w:t>,91,102,124,</w:t>
      </w:r>
      <w:r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870C0B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w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8]</w:t>
      </w:r>
      <w:r w:rsidR="00870C0B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st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DBP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>
        <w:rPr>
          <w:rFonts w:ascii="Book Antiqua" w:eastAsia="Book Antiqua" w:hAnsi="Book Antiqua" w:cs="Book Antiqua"/>
          <w:color w:val="000000"/>
          <w:szCs w:val="22"/>
        </w:rPr>
        <w:t>lin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se-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relationship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1E1B4A"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foun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B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e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o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olu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ir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</w:t>
      </w:r>
      <w:r w:rsidR="001E1B4A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mpath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this was </w:t>
      </w:r>
      <w:r>
        <w:rPr>
          <w:rFonts w:ascii="Book Antiqua" w:eastAsia="Book Antiqua" w:hAnsi="Book Antiqua" w:cs="Book Antiqua"/>
          <w:color w:val="000000"/>
          <w:szCs w:val="22"/>
        </w:rPr>
        <w:t>possib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ens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renomedull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ive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E1B4A">
        <w:rPr>
          <w:rFonts w:ascii="Book Antiqua" w:eastAsia="Book Antiqua" w:hAnsi="Book Antiqua" w:cs="Book Antiqua"/>
          <w:color w:val="000000"/>
          <w:szCs w:val="22"/>
        </w:rPr>
        <w:t xml:space="preserve">and 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1E1B4A">
        <w:rPr>
          <w:rFonts w:ascii="Book Antiqua" w:eastAsia="Book Antiqua" w:hAnsi="Book Antiqua" w:cs="Book Antiqua"/>
          <w:color w:val="000000"/>
          <w:szCs w:val="22"/>
        </w:rPr>
        <w:t>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apt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96F1256" w14:textId="77777777" w:rsidR="00870C0B" w:rsidRDefault="00870C0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151F5A31" w14:textId="77777777" w:rsidR="007B6D97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88" w:name="OLE_LINK101"/>
      <w:bookmarkStart w:id="89" w:name="OLE_LINK102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>WELL-BEING</w:t>
      </w:r>
    </w:p>
    <w:bookmarkEnd w:id="88"/>
    <w:bookmarkEnd w:id="89"/>
    <w:p w14:paraId="6ED3C152" w14:textId="77777777" w:rsidR="00A77B3E" w:rsidRPr="00870C0B" w:rsidRDefault="001E1B4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DB702A">
        <w:rPr>
          <w:rFonts w:ascii="Book Antiqua" w:eastAsia="Book Antiqua" w:hAnsi="Book Antiqua" w:cs="Book Antiqua"/>
          <w:color w:val="000000"/>
          <w:szCs w:val="22"/>
        </w:rPr>
        <w:t>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870C0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70C0B">
        <w:rPr>
          <w:rFonts w:ascii="Book Antiqua" w:eastAsia="Book Antiqua" w:hAnsi="Book Antiqua" w:cs="Book Antiqua"/>
          <w:color w:val="000000"/>
          <w:vertAlign w:val="superscript"/>
        </w:rPr>
        <w:t>39,69,97,98,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11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a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ha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so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ndom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e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18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sych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3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mo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razeau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870C0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70C0B">
        <w:rPr>
          <w:rFonts w:ascii="Book Antiqua" w:eastAsia="Book Antiqua" w:hAnsi="Book Antiqua" w:cs="Book Antiqua"/>
          <w:color w:val="000000"/>
          <w:vertAlign w:val="superscript"/>
        </w:rPr>
        <w:t>163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</w:t>
      </w:r>
      <w:r>
        <w:rPr>
          <w:rFonts w:ascii="Book Antiqua" w:eastAsia="Book Antiqua" w:hAnsi="Book Antiqua" w:cs="Book Antiqua"/>
          <w:color w:val="000000"/>
          <w:szCs w:val="22"/>
        </w:rPr>
        <w:t>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ex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osi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vor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at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ilar to 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4CAC577B" w14:textId="77777777" w:rsidR="00870C0B" w:rsidRDefault="00870C0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0AA4EAB8" w14:textId="77777777" w:rsidR="007B6D97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90" w:name="OLE_LINK103"/>
      <w:bookmarkStart w:id="91" w:name="OLE_LINK104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>BODY’S DEFENSE SYSTEMS</w:t>
      </w:r>
    </w:p>
    <w:bookmarkEnd w:id="90"/>
    <w:bookmarkEnd w:id="91"/>
    <w:p w14:paraId="73CD50EF" w14:textId="77777777" w:rsidR="00A77B3E" w:rsidRPr="00B978FD" w:rsidRDefault="00DB702A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dic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velop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has 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enatur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xid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individuals</w:t>
      </w:r>
      <w:r w:rsidR="00EF2338" w:rsidRPr="00EF2338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 xml:space="preserve">with </w:t>
      </w:r>
      <w:proofErr w:type="gramStart"/>
      <w:r w:rsidR="00EF2338">
        <w:rPr>
          <w:rFonts w:ascii="Book Antiqua" w:eastAsia="Book Antiqua" w:hAnsi="Book Antiqua" w:cs="Book Antiqua"/>
          <w:color w:val="000000"/>
          <w:szCs w:val="22"/>
        </w:rPr>
        <w:t>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1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mu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v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 xml:space="preserve">there is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ver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ionshi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ll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risk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6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rinh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B978F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978FD">
        <w:rPr>
          <w:rFonts w:ascii="Book Antiqua" w:eastAsia="Book Antiqua" w:hAnsi="Book Antiqua" w:cs="Book Antiqua"/>
          <w:color w:val="000000"/>
          <w:vertAlign w:val="superscript"/>
        </w:rPr>
        <w:t>9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dy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e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lamm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tioxid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fenses.</w:t>
      </w:r>
    </w:p>
    <w:p w14:paraId="26A6D497" w14:textId="77777777" w:rsidR="00B978FD" w:rsidRDefault="00B978FD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693670C1" w14:textId="77777777" w:rsidR="007B6D97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92" w:name="OLE_LINK105"/>
      <w:bookmarkStart w:id="93" w:name="OLE_LINK106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>MORTALITY</w:t>
      </w:r>
    </w:p>
    <w:bookmarkEnd w:id="92"/>
    <w:bookmarkEnd w:id="93"/>
    <w:p w14:paraId="68909C63" w14:textId="77777777" w:rsidR="00A77B3E" w:rsidRPr="00B978FD" w:rsidRDefault="00EF2338">
      <w:pPr>
        <w:spacing w:line="360" w:lineRule="auto"/>
        <w:jc w:val="both"/>
        <w:rPr>
          <w:b/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M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in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rg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dv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ar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6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a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vor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at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ai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ibu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cau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68]</w:t>
      </w:r>
      <w:r w:rsidR="0001680F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ch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rdia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en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opulation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6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s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ndr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7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cro</w:t>
      </w:r>
      <w:r>
        <w:rPr>
          <w:rFonts w:ascii="Book Antiqua" w:eastAsia="Book Antiqua" w:hAnsi="Book Antiqua" w:cs="Book Antiqua"/>
          <w:color w:val="000000"/>
          <w:szCs w:val="22"/>
        </w:rPr>
        <w:t>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cr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3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ib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sta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umb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E4568">
        <w:rPr>
          <w:rFonts w:ascii="Book Antiqua" w:eastAsia="Book Antiqua" w:hAnsi="Book Antiqua" w:cs="Book Antiqua"/>
          <w:color w:val="000000"/>
          <w:szCs w:val="22"/>
        </w:rPr>
        <w:t>death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those 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7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was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qu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por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TPA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7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0ECC80F9" w14:textId="77777777" w:rsidR="00A77B3E" w:rsidRDefault="00DB702A" w:rsidP="0001680F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 xml:space="preserve">have </w:t>
      </w:r>
      <w:r>
        <w:rPr>
          <w:rFonts w:ascii="Book Antiqua" w:eastAsia="Book Antiqua" w:hAnsi="Book Antiqua" w:cs="Book Antiqua"/>
          <w:color w:val="000000"/>
          <w:szCs w:val="22"/>
        </w:rPr>
        <w:t>show</w:t>
      </w:r>
      <w:r w:rsidR="00EF2338">
        <w:rPr>
          <w:rFonts w:ascii="Book Antiqua" w:eastAsia="Book Antiqua" w:hAnsi="Book Antiqua" w:cs="Book Antiqua"/>
          <w:color w:val="000000"/>
          <w:szCs w:val="22"/>
        </w:rPr>
        <w:t>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01680F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1680F">
        <w:rPr>
          <w:rFonts w:ascii="Book Antiqua" w:eastAsia="Book Antiqua" w:hAnsi="Book Antiqua" w:cs="Book Antiqua"/>
          <w:color w:val="000000"/>
          <w:vertAlign w:val="superscript"/>
        </w:rPr>
        <w:t>93,143,155,</w:t>
      </w:r>
      <w:r w:rsidRPr="0001680F">
        <w:rPr>
          <w:rFonts w:ascii="Book Antiqua" w:eastAsia="Book Antiqua" w:hAnsi="Book Antiqua" w:cs="Book Antiqua"/>
          <w:color w:val="000000"/>
          <w:vertAlign w:val="superscript"/>
        </w:rPr>
        <w:t>172–17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>uperv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orbid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ver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d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T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rvi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iab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EF2338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m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-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EF2338">
        <w:rPr>
          <w:rFonts w:ascii="Book Antiqua" w:eastAsia="Book Antiqua" w:hAnsi="Book Antiqua" w:cs="Book Antiqua"/>
          <w:color w:val="000000"/>
          <w:szCs w:val="22"/>
        </w:rPr>
        <w:t xml:space="preserve">mortality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ron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idn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3]</w:t>
      </w:r>
      <w:r w:rsidR="008F37AB">
        <w:rPr>
          <w:rFonts w:ascii="Book Antiqua" w:eastAsia="Book Antiqua" w:hAnsi="Book Antiqua" w:cs="Book Antiqua"/>
          <w:color w:val="000000"/>
          <w:szCs w:val="22"/>
        </w:rPr>
        <w:t xml:space="preserve">,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V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01680F">
        <w:rPr>
          <w:rFonts w:ascii="Book Antiqua" w:eastAsia="Book Antiqua" w:hAnsi="Book Antiqua" w:cs="Book Antiqua"/>
          <w:color w:val="000000"/>
          <w:vertAlign w:val="superscript"/>
        </w:rPr>
        <w:t>[143,</w:t>
      </w:r>
      <w:r>
        <w:rPr>
          <w:rFonts w:ascii="Book Antiqua" w:eastAsia="Book Antiqua" w:hAnsi="Book Antiqua" w:cs="Book Antiqua"/>
          <w:color w:val="000000"/>
          <w:vertAlign w:val="superscript"/>
        </w:rPr>
        <w:t>17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f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r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ri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erica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omal-deri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-1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F37AB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di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F37AB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ortal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567C7F5C" w14:textId="77777777" w:rsidR="0001680F" w:rsidRDefault="0001680F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012EE164" w14:textId="77777777" w:rsidR="00F422CD" w:rsidRPr="006A27CA" w:rsidRDefault="006A27CA">
      <w:pPr>
        <w:spacing w:line="360" w:lineRule="auto"/>
        <w:jc w:val="both"/>
        <w:rPr>
          <w:rFonts w:ascii="Book Antiqua" w:hAnsi="Book Antiqua" w:cs="Book Antiqua"/>
          <w:b/>
          <w:color w:val="000000"/>
          <w:u w:val="single"/>
          <w:lang w:eastAsia="zh-CN"/>
        </w:rPr>
      </w:pPr>
      <w:bookmarkStart w:id="94" w:name="OLE_LINK107"/>
      <w:bookmarkStart w:id="95" w:name="OLE_LINK108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THE BARRIERS TO </w:t>
      </w:r>
      <w:r w:rsidRPr="006A27CA">
        <w:rPr>
          <w:rFonts w:ascii="Book Antiqua" w:eastAsia="Book Antiqua" w:hAnsi="Book Antiqua" w:cs="Book Antiqua"/>
          <w:b/>
          <w:color w:val="000000"/>
          <w:u w:val="single"/>
          <w:shd w:val="clear" w:color="auto" w:fill="FFFFFF"/>
        </w:rPr>
        <w:t>PHYSICAL ACTIVITY</w:t>
      </w:r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 PRACTICE IN T1DM PATIENTS</w:t>
      </w:r>
    </w:p>
    <w:p w14:paraId="7E895B31" w14:textId="77777777" w:rsidR="00A77B3E" w:rsidRPr="0001680F" w:rsidRDefault="00DB702A">
      <w:pPr>
        <w:spacing w:line="360" w:lineRule="auto"/>
        <w:jc w:val="both"/>
        <w:rPr>
          <w:b/>
          <w:lang w:eastAsia="zh-CN"/>
        </w:rPr>
      </w:pPr>
      <w:bookmarkStart w:id="96" w:name="OLE_LINK109"/>
      <w:bookmarkEnd w:id="94"/>
      <w:bookmarkEnd w:id="95"/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tera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 xml:space="preserve">reports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B17372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tiliz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d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due to va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bstacl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ong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rri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7B6D9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6D97">
        <w:rPr>
          <w:rFonts w:ascii="Book Antiqua" w:eastAsia="Book Antiqua" w:hAnsi="Book Antiqua" w:cs="Book Antiqua"/>
          <w:color w:val="000000"/>
          <w:vertAlign w:val="superscript"/>
        </w:rPr>
        <w:t>39,</w:t>
      </w:r>
      <w:r w:rsidRPr="007B6D97">
        <w:rPr>
          <w:rFonts w:ascii="Book Antiqua" w:eastAsia="Book Antiqua" w:hAnsi="Book Antiqua" w:cs="Book Antiqua"/>
          <w:color w:val="000000"/>
          <w:vertAlign w:val="superscript"/>
        </w:rPr>
        <w:t>176–18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Alt</w:t>
      </w:r>
      <w:r>
        <w:rPr>
          <w:rFonts w:ascii="Book Antiqua" w:eastAsia="Book Antiqua" w:hAnsi="Book Antiqua" w:cs="Book Antiqua"/>
          <w:color w:val="000000"/>
          <w:szCs w:val="22"/>
        </w:rPr>
        <w:t>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chnolog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v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mit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war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cessfu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</w:t>
      </w:r>
      <w:r w:rsidR="00B17372">
        <w:rPr>
          <w:rFonts w:ascii="Book Antiqua" w:eastAsia="Book Antiqua" w:hAnsi="Book Antiqua" w:cs="Book Antiqua"/>
          <w:color w:val="000000"/>
          <w:szCs w:val="22"/>
        </w:rPr>
        <w:t>ement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yp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chnolo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ubjec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17372">
        <w:rPr>
          <w:rFonts w:ascii="Book Antiqua" w:eastAsia="Book Antiqua" w:hAnsi="Book Antiqua" w:cs="Book Antiqua"/>
          <w:color w:val="000000"/>
          <w:szCs w:val="22"/>
        </w:rPr>
        <w:t>G</w:t>
      </w:r>
      <w:r>
        <w:rPr>
          <w:rFonts w:ascii="Book Antiqua" w:eastAsia="Book Antiqua" w:hAnsi="Book Antiqua" w:cs="Book Antiqua"/>
          <w:color w:val="000000"/>
          <w:szCs w:val="22"/>
        </w:rPr>
        <w:t>luco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B5F5C">
        <w:rPr>
          <w:rFonts w:ascii="Book Antiqua" w:eastAsia="Book Antiqua" w:hAnsi="Book Antiqua" w:cs="Book Antiqua"/>
          <w:color w:val="000000"/>
          <w:szCs w:val="22"/>
        </w:rPr>
        <w:t>T</w:t>
      </w:r>
      <w:r>
        <w:rPr>
          <w:rFonts w:ascii="Book Antiqua" w:eastAsia="Book Antiqua" w:hAnsi="Book Antiqua" w:cs="Book Antiqua"/>
          <w:color w:val="000000"/>
          <w:szCs w:val="22"/>
        </w:rPr>
        <w:t>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piso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u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u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ces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8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qu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j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7B6D97">
        <w:rPr>
          <w:rFonts w:ascii="Book Antiqua" w:eastAsia="Book Antiqua" w:hAnsi="Book Antiqua" w:cs="Book Antiqua"/>
          <w:color w:val="000000"/>
          <w:szCs w:val="22"/>
        </w:rPr>
        <w:t>ra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diatr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B5F5C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B5F5C">
        <w:rPr>
          <w:rFonts w:ascii="Book Antiqua" w:eastAsia="Book Antiqua" w:hAnsi="Book Antiqua" w:cs="Book Antiqua"/>
          <w:color w:val="000000"/>
          <w:szCs w:val="22"/>
        </w:rPr>
        <w:t>l</w:t>
      </w:r>
      <w:r>
        <w:rPr>
          <w:rFonts w:ascii="Book Antiqua" w:eastAsia="Book Antiqua" w:hAnsi="Book Antiqua" w:cs="Book Antiqua"/>
          <w:color w:val="000000"/>
          <w:szCs w:val="22"/>
        </w:rPr>
        <w:t>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T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wome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767C6AE6" w14:textId="77777777" w:rsidR="00A77B3E" w:rsidRDefault="002B5F5C" w:rsidP="007B6D97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DB702A">
        <w:rPr>
          <w:rFonts w:ascii="Book Antiqua" w:eastAsia="Book Antiqua" w:hAnsi="Book Antiqua" w:cs="Book Antiqua"/>
          <w:color w:val="000000"/>
          <w:szCs w:val="22"/>
        </w:rPr>
        <w:t>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icip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no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ugmen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ee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r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e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nter-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st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overnight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tece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nter-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il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nter-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air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-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3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u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cent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quick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ere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lleng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lon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r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</w:t>
      </w:r>
      <w:r>
        <w:rPr>
          <w:rFonts w:ascii="Book Antiqua" w:eastAsia="Book Antiqua" w:hAnsi="Book Antiqua" w:cs="Book Antiqua"/>
          <w:color w:val="000000"/>
          <w:szCs w:val="22"/>
        </w:rPr>
        <w:t>a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5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e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llen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p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p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lastRenderedPageBreak/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cer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m/hersel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rap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aracteristic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86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1E1DE7ED" w14:textId="77777777" w:rsidR="00A77B3E" w:rsidRDefault="00DB702A" w:rsidP="007B6D97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</w:t>
      </w:r>
      <w:r w:rsidR="00151161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x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ffere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7B6D9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6D97">
        <w:rPr>
          <w:rFonts w:ascii="Book Antiqua" w:eastAsia="Book Antiqua" w:hAnsi="Book Antiqua" w:cs="Book Antiqua"/>
          <w:color w:val="000000"/>
          <w:vertAlign w:val="superscript"/>
        </w:rPr>
        <w:t>187,</w:t>
      </w:r>
      <w:r>
        <w:rPr>
          <w:rFonts w:ascii="Book Antiqua" w:eastAsia="Book Antiqua" w:hAnsi="Book Antiqua" w:cs="Book Antiqua"/>
          <w:color w:val="000000"/>
          <w:vertAlign w:val="superscript"/>
        </w:rPr>
        <w:t>18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80960">
        <w:rPr>
          <w:rFonts w:ascii="Book Antiqua" w:eastAsia="Book Antiqua" w:hAnsi="Book Antiqua" w:cs="Book Antiqua"/>
          <w:color w:val="000000"/>
          <w:szCs w:val="22"/>
        </w:rPr>
        <w:t>M</w:t>
      </w:r>
      <w:r>
        <w:rPr>
          <w:rFonts w:ascii="Book Antiqua" w:eastAsia="Book Antiqua" w:hAnsi="Book Antiqua" w:cs="Book Antiqua"/>
          <w:color w:val="000000"/>
          <w:szCs w:val="22"/>
        </w:rPr>
        <w:t>ar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x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morph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ccu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ter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ter-regul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lon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u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pinephri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repinephri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ow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rmon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poly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bab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fl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ss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i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rmon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8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W</w:t>
      </w:r>
      <w:r>
        <w:rPr>
          <w:rFonts w:ascii="Book Antiqua" w:eastAsia="Book Antiqua" w:hAnsi="Book Antiqua" w:cs="Book Antiqua"/>
          <w:color w:val="000000"/>
          <w:szCs w:val="22"/>
        </w:rPr>
        <w:t>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lun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tece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uroendocri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8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7C573800" w14:textId="77777777" w:rsidR="00A77B3E" w:rsidRDefault="00CD7DAA" w:rsidP="007B6D97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ri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lon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ari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i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pla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90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r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HIIT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pac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tri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9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, an</w:t>
      </w:r>
      <w:r w:rsidR="00DB702A"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r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er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t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st-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92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he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et</w:t>
      </w:r>
      <w:r w:rsidR="002379B6">
        <w:rPr>
          <w:rFonts w:ascii="Book Antiqua" w:eastAsia="Book Antiqua" w:hAnsi="Book Antiqua" w:cs="Book Antiqua"/>
          <w:i/>
          <w:iCs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i/>
          <w:iCs/>
          <w:color w:val="000000"/>
          <w:szCs w:val="22"/>
        </w:rPr>
        <w:t>al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422CD">
        <w:rPr>
          <w:rFonts w:ascii="Book Antiqua" w:eastAsia="Book Antiqua" w:hAnsi="Book Antiqua" w:cs="Book Antiqua"/>
          <w:color w:val="000000"/>
          <w:vertAlign w:val="superscript"/>
        </w:rPr>
        <w:t>193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pri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1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lasm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diabe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ns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appea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Rd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proportion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ear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Ra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l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por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rther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arri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c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ork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c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iliti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ac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tiv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mbarrass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ath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knowled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relation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arri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fo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9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bookmarkEnd w:id="96"/>
    <w:p w14:paraId="390C4E16" w14:textId="77777777" w:rsidR="00F422CD" w:rsidRDefault="00F422CD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281C8606" w14:textId="77777777" w:rsidR="00A77B3E" w:rsidRPr="006A27CA" w:rsidRDefault="006A27CA">
      <w:pPr>
        <w:spacing w:line="360" w:lineRule="auto"/>
        <w:jc w:val="both"/>
        <w:rPr>
          <w:b/>
          <w:u w:val="single"/>
        </w:rPr>
      </w:pPr>
      <w:bookmarkStart w:id="97" w:name="OLE_LINK110"/>
      <w:bookmarkStart w:id="98" w:name="OLE_LINK111"/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THE STRATEGY TO CONTROL PHYSICAL ACTIVITY INDUCED HYPOGLYCEMIA IN T1DM </w:t>
      </w:r>
    </w:p>
    <w:bookmarkEnd w:id="97"/>
    <w:bookmarkEnd w:id="98"/>
    <w:p w14:paraId="694E5A76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lastRenderedPageBreak/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ltidisciplin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h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devel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t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lu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pect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TI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amou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p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tea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D7DAA"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n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CD7DAA">
        <w:rPr>
          <w:rFonts w:ascii="Book Antiqua" w:eastAsia="Book Antiqua" w:hAnsi="Book Antiqua" w:cs="Book Antiqua"/>
          <w:color w:val="000000"/>
          <w:szCs w:val="22"/>
        </w:rPr>
        <w:t>; however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ail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halleng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t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fu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duc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b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eque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if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r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ess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7DF1493D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ni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ntif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sential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n particular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peri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nac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/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leep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gges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sonal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</w:t>
      </w:r>
      <w:r w:rsidR="00F422CD">
        <w:rPr>
          <w:rFonts w:ascii="Book Antiqua" w:eastAsia="Book Antiqua" w:hAnsi="Book Antiqua" w:cs="Book Antiqua"/>
          <w:color w:val="000000"/>
          <w:szCs w:val="22"/>
        </w:rPr>
        <w:t>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requir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estim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syst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balan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-bol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NPH-hum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ime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lk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trol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9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roug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n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mis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pid-a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u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u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rk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c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m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te-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a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no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54D64"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a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ex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pid-a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prand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lamm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8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-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</w:t>
      </w:r>
      <w:r>
        <w:rPr>
          <w:rFonts w:ascii="Book Antiqua" w:eastAsia="Book Antiqua" w:hAnsi="Book Antiqua" w:cs="Book Antiqua"/>
          <w:color w:val="000000"/>
          <w:szCs w:val="22"/>
        </w:rPr>
        <w:t>nges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f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d</w:t>
      </w:r>
      <w:r w:rsidR="0037220E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p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pri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tri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n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s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o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dit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lit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mo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hl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nto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b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tentia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</w:t>
      </w:r>
      <w:r w:rsidR="0037220E">
        <w:rPr>
          <w:rFonts w:ascii="Book Antiqua" w:eastAsia="Book Antiqua" w:hAnsi="Book Antiqua" w:cs="Book Antiqua"/>
          <w:color w:val="000000"/>
          <w:szCs w:val="22"/>
        </w:rPr>
        <w:t>ement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athlet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hl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mit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-intensity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alogou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t</w:t>
      </w:r>
      <w:r w:rsidR="0037220E">
        <w:rPr>
          <w:rFonts w:ascii="Book Antiqua" w:eastAsia="Book Antiqua" w:hAnsi="Book Antiqua" w:cs="Book Antiqua"/>
          <w:color w:val="000000"/>
          <w:szCs w:val="22"/>
        </w:rPr>
        <w:t>t</w:t>
      </w:r>
      <w:r>
        <w:rPr>
          <w:rFonts w:ascii="Book Antiqua" w:eastAsia="Book Antiqua" w:hAnsi="Book Antiqua" w:cs="Book Antiqua"/>
          <w:color w:val="000000"/>
          <w:szCs w:val="22"/>
        </w:rPr>
        <w:t>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indicates 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 xml:space="preserve">a </w:t>
      </w:r>
      <w:r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37220E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</w:t>
      </w:r>
      <w:r w:rsidR="0037220E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2C93AA57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37220E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rg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le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pir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st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minist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ges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l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ailo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yp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l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um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BB6F03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cutane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usion-tre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ason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e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en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ar-norm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occur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0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37FA84C7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us</w:t>
      </w:r>
      <w:r w:rsidR="00F422CD">
        <w:rPr>
          <w:rFonts w:ascii="Book Antiqua" w:eastAsia="Book Antiqua" w:hAnsi="Book Antiqua" w:cs="Book Antiqua"/>
          <w:color w:val="000000"/>
          <w:szCs w:val="22"/>
        </w:rPr>
        <w:t>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80%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u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4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m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s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ffic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continu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BB6F03">
        <w:rPr>
          <w:rFonts w:ascii="Book Antiqua" w:eastAsia="Book Antiqua" w:hAnsi="Book Antiqua" w:cs="Book Antiqua"/>
          <w:color w:val="000000"/>
          <w:szCs w:val="22"/>
        </w:rPr>
        <w:t>increase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n</w:t>
      </w:r>
      <w:r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rt-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x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toge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a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BB6F03">
        <w:rPr>
          <w:rFonts w:ascii="Book Antiqua" w:eastAsia="Book Antiqua" w:hAnsi="Book Antiqua" w:cs="Book Antiqua"/>
          <w:color w:val="000000"/>
          <w:szCs w:val="22"/>
        </w:rPr>
        <w:t>, which increa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respirato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apt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m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meostas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b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x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m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rt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sid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me-H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ea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multaneous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limina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rri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-efficien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s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y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mbership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 xml:space="preserve">with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os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vironment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barrass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perie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ublic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3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20C49079" w14:textId="77777777" w:rsidR="00A77B3E" w:rsidRPr="00F422CD" w:rsidRDefault="00DB702A" w:rsidP="00F422CD">
      <w:pPr>
        <w:spacing w:line="360" w:lineRule="auto"/>
        <w:ind w:firstLineChars="100" w:firstLine="240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lastRenderedPageBreak/>
        <w:t>Technolo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nito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CG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 xml:space="preserve">allows individuals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B6F03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luctu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sequ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-emptiv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piso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wa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G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u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carried 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</w:t>
      </w:r>
      <w:r w:rsidR="00CA3B38">
        <w:rPr>
          <w:rFonts w:ascii="Book Antiqua" w:eastAsia="Book Antiqua" w:hAnsi="Book Antiqua" w:cs="Book Antiqua"/>
          <w:color w:val="000000"/>
          <w:szCs w:val="22"/>
        </w:rPr>
        <w:t>iv</w:t>
      </w:r>
      <w:r>
        <w:rPr>
          <w:rFonts w:ascii="Book Antiqua" w:eastAsia="Book Antiqua" w:hAnsi="Book Antiqua" w:cs="Book Antiqua"/>
          <w:color w:val="000000"/>
          <w:szCs w:val="22"/>
        </w:rPr>
        <w:t>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5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a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lay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G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fu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g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rogra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6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2FE7450E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G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andar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uidelin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ilit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nimiz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a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u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you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di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al-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nito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RT-CGM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tr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f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a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tim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sid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T-CG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gorith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t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u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in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u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e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row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e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r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glyc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650EE6B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CA3B38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osed-lo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li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fer</w:t>
      </w:r>
      <w:r w:rsidR="00CA3B38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ctur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increa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cent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i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p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arg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n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rrespec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d-afternoon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mi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nigh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erio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br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osed-lo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l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o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CA3B38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y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cu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io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bohyd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t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gorith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s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ver-rea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ns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r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1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monst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e–enhan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ti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ncre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yst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gain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>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ffer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gr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a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(</w:t>
      </w:r>
      <w:r w:rsidRPr="00F422CD">
        <w:rPr>
          <w:rFonts w:ascii="Book Antiqua" w:eastAsia="Book Antiqua" w:hAnsi="Book Antiqua" w:cs="Book Antiqua"/>
          <w:bCs/>
          <w:color w:val="000000"/>
          <w:szCs w:val="22"/>
        </w:rPr>
        <w:t>Table</w:t>
      </w:r>
      <w:r w:rsidR="002379B6">
        <w:rPr>
          <w:rFonts w:ascii="Book Antiqua" w:eastAsia="Book Antiqua" w:hAnsi="Book Antiqua" w:cs="Book Antiqua"/>
          <w:bCs/>
          <w:color w:val="000000"/>
          <w:szCs w:val="22"/>
        </w:rPr>
        <w:t xml:space="preserve"> </w:t>
      </w:r>
      <w:proofErr w:type="gramStart"/>
      <w:r w:rsidRPr="00F422CD">
        <w:rPr>
          <w:rFonts w:ascii="Book Antiqua" w:eastAsia="Book Antiqua" w:hAnsi="Book Antiqua" w:cs="Book Antiqua"/>
          <w:bCs/>
          <w:color w:val="000000"/>
          <w:szCs w:val="22"/>
        </w:rPr>
        <w:t>1</w:t>
      </w:r>
      <w:r>
        <w:rPr>
          <w:rFonts w:ascii="Book Antiqua" w:eastAsia="Book Antiqua" w:hAnsi="Book Antiqua" w:cs="Book Antiqua"/>
          <w:color w:val="000000"/>
          <w:szCs w:val="22"/>
        </w:rPr>
        <w:t>)</w:t>
      </w:r>
      <w:r w:rsidR="001A480E">
        <w:rPr>
          <w:rFonts w:ascii="Book Antiqua" w:hAnsi="Book Antiqua" w:cs="Book Antiqua" w:hint="eastAsia"/>
          <w:color w:val="000000"/>
          <w:szCs w:val="22"/>
          <w:vertAlign w:val="superscript"/>
          <w:lang w:eastAsia="zh-CN"/>
        </w:rPr>
        <w:t>[</w:t>
      </w:r>
      <w:proofErr w:type="gramEnd"/>
      <w:r w:rsidR="001A480E">
        <w:rPr>
          <w:rFonts w:ascii="Book Antiqua" w:hAnsi="Book Antiqua" w:cs="Book Antiqua" w:hint="eastAsia"/>
          <w:color w:val="000000"/>
          <w:szCs w:val="22"/>
          <w:vertAlign w:val="superscript"/>
          <w:lang w:eastAsia="zh-CN"/>
        </w:rPr>
        <w:t>223-240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79D771E2" w14:textId="77777777" w:rsidR="00F422CD" w:rsidRDefault="00F422CD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5938E456" w14:textId="77777777" w:rsidR="00A77B3E" w:rsidRPr="006A27CA" w:rsidRDefault="006A27CA">
      <w:pPr>
        <w:spacing w:line="360" w:lineRule="auto"/>
        <w:jc w:val="both"/>
        <w:rPr>
          <w:b/>
          <w:u w:val="single"/>
        </w:rPr>
      </w:pPr>
      <w:bookmarkStart w:id="99" w:name="OLE_LINK112"/>
      <w:bookmarkStart w:id="100" w:name="OLE_LINK113"/>
      <w:r w:rsidRPr="006A27CA">
        <w:rPr>
          <w:rFonts w:ascii="Book Antiqua" w:eastAsia="Book Antiqua" w:hAnsi="Book Antiqua" w:cs="Book Antiqua"/>
          <w:b/>
          <w:color w:val="000000"/>
          <w:u w:val="single"/>
          <w:shd w:val="clear" w:color="auto" w:fill="FFFFFF"/>
        </w:rPr>
        <w:lastRenderedPageBreak/>
        <w:t>PHYSICAL ACTIVITY</w:t>
      </w:r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="00CA3B38"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RECOMMENDATIONS </w:t>
      </w:r>
      <w:r w:rsidR="00CA3B38">
        <w:rPr>
          <w:rFonts w:ascii="Book Antiqua" w:eastAsia="Book Antiqua" w:hAnsi="Book Antiqua" w:cs="Book Antiqua"/>
          <w:b/>
          <w:color w:val="000000"/>
          <w:u w:val="single"/>
        </w:rPr>
        <w:t>FOR</w:t>
      </w:r>
      <w:r w:rsidR="00CA3B38"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T1DM </w:t>
      </w:r>
      <w:r w:rsidRPr="006A27CA">
        <w:rPr>
          <w:rFonts w:ascii="Book Antiqua" w:hAnsi="Book Antiqua" w:cs="Book Antiqua"/>
          <w:b/>
          <w:color w:val="000000"/>
          <w:u w:val="single"/>
          <w:lang w:eastAsia="zh-CN"/>
        </w:rPr>
        <w:t>P</w:t>
      </w:r>
      <w:r w:rsidRPr="006A27CA">
        <w:rPr>
          <w:rFonts w:ascii="Book Antiqua" w:eastAsia="Book Antiqua" w:hAnsi="Book Antiqua" w:cs="Book Antiqua"/>
          <w:b/>
          <w:color w:val="000000"/>
          <w:u w:val="single"/>
        </w:rPr>
        <w:t xml:space="preserve">ATIENTS </w:t>
      </w:r>
    </w:p>
    <w:p w14:paraId="769C8D2F" w14:textId="77777777" w:rsidR="00A77B3E" w:rsidRDefault="00DB702A">
      <w:pPr>
        <w:spacing w:line="360" w:lineRule="auto"/>
        <w:jc w:val="both"/>
      </w:pPr>
      <w:bookmarkStart w:id="101" w:name="OLE_LINK114"/>
      <w:bookmarkStart w:id="102" w:name="OLE_LINK115"/>
      <w:bookmarkEnd w:id="99"/>
      <w:bookmarkEnd w:id="100"/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al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l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1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-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atio</w:t>
      </w:r>
      <w:r w:rsidR="00CA3B38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ud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422CD">
        <w:rPr>
          <w:rFonts w:ascii="Book Antiqua" w:eastAsia="Book Antiqua" w:hAnsi="Book Antiqua" w:cs="Book Antiqua"/>
          <w:color w:val="000000"/>
          <w:vertAlign w:val="superscript"/>
        </w:rPr>
        <w:t>9,71,79,92,97,</w:t>
      </w:r>
      <w:r w:rsidRPr="00F422CD">
        <w:rPr>
          <w:rFonts w:ascii="Book Antiqua" w:eastAsia="Book Antiqua" w:hAnsi="Book Antiqua" w:cs="Book Antiqua"/>
          <w:color w:val="000000"/>
          <w:vertAlign w:val="superscript"/>
        </w:rPr>
        <w:t>113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,124,158,191,207,214,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231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2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–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8</w:t>
      </w:r>
      <w:r w:rsidRPr="00F422CD"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R</w:t>
      </w:r>
      <w:r>
        <w:rPr>
          <w:rFonts w:ascii="Book Antiqua" w:eastAsia="Book Antiqua" w:hAnsi="Book Antiqua" w:cs="Book Antiqua"/>
          <w:color w:val="000000"/>
          <w:szCs w:val="22"/>
        </w:rPr>
        <w:t>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outin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i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ri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tn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ason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lle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c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ea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sports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4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A3B38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gh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5320A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5320AA">
        <w:rPr>
          <w:rFonts w:ascii="Book Antiqua" w:eastAsia="Book Antiqua" w:hAnsi="Book Antiqua" w:cs="Book Antiqua"/>
          <w:color w:val="000000"/>
          <w:szCs w:val="22"/>
        </w:rPr>
        <w:t xml:space="preserve"> ha</w:t>
      </w:r>
      <w:r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</w:t>
      </w:r>
      <w:r w:rsidR="005320AA">
        <w:rPr>
          <w:rFonts w:ascii="Book Antiqua" w:eastAsia="Book Antiqua" w:hAnsi="Book Antiqua" w:cs="Book Antiqua"/>
          <w:color w:val="000000"/>
          <w:szCs w:val="22"/>
        </w:rPr>
        <w:t>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ong-te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diovasc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mpl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5320AA">
        <w:rPr>
          <w:rFonts w:ascii="Book Antiqua" w:eastAsia="Book Antiqua" w:hAnsi="Book Antiqua" w:cs="Book Antiqua"/>
          <w:color w:val="000000"/>
          <w:szCs w:val="22"/>
        </w:rPr>
        <w:t>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ominant</w:t>
      </w:r>
      <w:r w:rsidR="00F422CD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422CD">
        <w:rPr>
          <w:rFonts w:ascii="Book Antiqua" w:eastAsia="Book Antiqua" w:hAnsi="Book Antiqua" w:cs="Book Antiqua"/>
          <w:color w:val="000000"/>
          <w:vertAlign w:val="superscript"/>
        </w:rPr>
        <w:t>207,</w:t>
      </w:r>
      <w:r>
        <w:rPr>
          <w:rFonts w:ascii="Book Antiqua" w:eastAsia="Book Antiqua" w:hAnsi="Book Antiqua" w:cs="Book Antiqua"/>
          <w:color w:val="000000"/>
          <w:vertAlign w:val="superscript"/>
        </w:rPr>
        <w:t>214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6EE12B06" w14:textId="77777777" w:rsidR="00A77B3E" w:rsidRPr="00F422CD" w:rsidRDefault="005320AA" w:rsidP="00F422CD">
      <w:pPr>
        <w:spacing w:line="360" w:lineRule="auto"/>
        <w:ind w:firstLineChars="100" w:firstLine="240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With r</w:t>
      </w:r>
      <w:r w:rsidR="00DB702A">
        <w:rPr>
          <w:rFonts w:ascii="Book Antiqua" w:eastAsia="Book Antiqua" w:hAnsi="Book Antiqua" w:cs="Book Antiqua"/>
          <w:color w:val="000000"/>
          <w:szCs w:val="22"/>
        </w:rPr>
        <w:t>egard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to-vigo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c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ent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bs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aindic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compan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sir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duca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pti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5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gag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vigor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inim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risks)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71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124]</w:t>
      </w:r>
      <w:r w:rsidR="00F422CD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bin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reng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(ST)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a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2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3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im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ek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vi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subjec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4F3C7532" w14:textId="77777777" w:rsidR="00A77B3E" w:rsidRPr="00F422CD" w:rsidRDefault="005320AA" w:rsidP="00F422CD">
      <w:pPr>
        <w:spacing w:line="360" w:lineRule="auto"/>
        <w:ind w:firstLineChars="100" w:firstLine="240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DB702A"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u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w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ss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</w:t>
      </w:r>
      <w:r>
        <w:rPr>
          <w:rFonts w:ascii="Book Antiqua" w:eastAsia="Book Antiqua" w:hAnsi="Book Antiqua" w:cs="Book Antiqua"/>
          <w:color w:val="000000"/>
          <w:szCs w:val="22"/>
        </w:rPr>
        <w:t>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rea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gr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+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ss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v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10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al-li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tuation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ca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velo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-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/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e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pill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l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5.5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mol/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ry 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 prefer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option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7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thoug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utio</w:t>
      </w:r>
      <w:r>
        <w:rPr>
          <w:rFonts w:ascii="Book Antiqua" w:eastAsia="Book Antiqua" w:hAnsi="Book Antiqua" w:cs="Book Antiqua"/>
          <w:color w:val="000000"/>
          <w:szCs w:val="22"/>
        </w:rPr>
        <w:t>n with regard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eve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way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form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resistance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3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1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hos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rain</w:t>
      </w:r>
      <w:r>
        <w:rPr>
          <w:rFonts w:ascii="Book Antiqua" w:eastAsia="Book Antiqua" w:hAnsi="Book Antiqua" w:cs="Book Antiqua"/>
          <w:color w:val="000000"/>
          <w:szCs w:val="22"/>
        </w:rPr>
        <w:t>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pproa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u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apac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tri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191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ltra-long-ac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erob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terv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inu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af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B54D64"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67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</w:p>
    <w:p w14:paraId="5D68EE48" w14:textId="77777777" w:rsidR="00A77B3E" w:rsidRDefault="005320A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lastRenderedPageBreak/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o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ost-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DM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49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</w:t>
      </w:r>
      <w:r w:rsidR="00DB702A">
        <w:rPr>
          <w:rFonts w:ascii="Book Antiqua" w:eastAsia="Book Antiqua" w:hAnsi="Book Antiqua" w:cs="Book Antiqua"/>
          <w:color w:val="000000"/>
          <w:szCs w:val="22"/>
        </w:rPr>
        <w:t>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u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nk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ult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a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crea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gen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du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lon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ve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u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llow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igh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i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 w:rsidRPr="00C61C6F">
        <w:rPr>
          <w:rFonts w:ascii="Book Antiqua" w:eastAsia="Book Antiqua" w:hAnsi="Book Antiqua" w:cs="Book Antiqua"/>
          <w:color w:val="000000"/>
          <w:szCs w:val="22"/>
        </w:rPr>
        <w:t>leftovers</w:t>
      </w:r>
      <w:r w:rsidR="002379B6" w:rsidRPr="00C61C6F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 w:rsidRPr="00C61C6F">
        <w:rPr>
          <w:rFonts w:ascii="Book Antiqua" w:eastAsia="Book Antiqua" w:hAnsi="Book Antiqua" w:cs="Book Antiqua"/>
          <w:color w:val="000000"/>
          <w:szCs w:val="22"/>
        </w:rPr>
        <w:t>rai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derate-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spi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rform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o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work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5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0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ediatr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requ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act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ffect</w:t>
      </w:r>
      <w:r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o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ra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ve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 w:rsidR="00DB702A">
        <w:rPr>
          <w:rFonts w:ascii="Book Antiqua" w:eastAsia="Book Antiqua" w:hAnsi="Book Antiqua" w:cs="Book Antiqua"/>
          <w:color w:val="000000"/>
          <w:szCs w:val="22"/>
        </w:rPr>
        <w:t>patients</w:t>
      </w:r>
      <w:r w:rsidR="00DB702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B702A">
        <w:rPr>
          <w:rFonts w:ascii="Book Antiqua" w:eastAsia="Book Antiqua" w:hAnsi="Book Antiqua" w:cs="Book Antiqua"/>
          <w:color w:val="000000"/>
          <w:vertAlign w:val="superscript"/>
        </w:rPr>
        <w:t>94]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1D8A284F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mphas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eut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im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af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st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ir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oal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tu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o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valu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8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 xml:space="preserve">Daily PA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>in the</w:t>
      </w:r>
      <w:r w:rsidR="00B54D64">
        <w:rPr>
          <w:rFonts w:ascii="Book Antiqua" w:eastAsia="Book Antiqua" w:hAnsi="Book Antiqua" w:cs="Book Antiqua"/>
          <w:color w:val="000000"/>
          <w:szCs w:val="22"/>
        </w:rPr>
        <w:t>se</w:t>
      </w:r>
      <w:r w:rsidR="00262778">
        <w:rPr>
          <w:rFonts w:ascii="Book Antiqua" w:eastAsia="Book Antiqua" w:hAnsi="Book Antiqua" w:cs="Book Antiqua"/>
          <w:color w:val="000000"/>
          <w:szCs w:val="22"/>
        </w:rPr>
        <w:t xml:space="preserve"> patients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13]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s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jun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>
        <w:rPr>
          <w:rFonts w:ascii="Book Antiqua" w:eastAsia="Book Antiqua" w:hAnsi="Book Antiqua" w:cs="Book Antiqua"/>
          <w:color w:val="000000"/>
          <w:vertAlign w:val="superscript"/>
        </w:rPr>
        <w:t>[92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e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lu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epend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ng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treat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8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5839249B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Bes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ogenou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GM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ul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ti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9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>However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h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erv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w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ease-specif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contraindications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2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F422CD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v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eton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equ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osag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etar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vi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ervis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ultip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ai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measurements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6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>E</w:t>
      </w:r>
      <w:r>
        <w:rPr>
          <w:rFonts w:ascii="Book Antiqua" w:eastAsia="Book Antiqua" w:hAnsi="Book Antiqua" w:cs="Book Antiqua"/>
          <w:color w:val="000000"/>
          <w:szCs w:val="22"/>
        </w:rPr>
        <w:t>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gges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e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twork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er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ference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262778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develop</w:t>
      </w:r>
      <w:r w:rsidR="00262778">
        <w:rPr>
          <w:rFonts w:ascii="Book Antiqua" w:eastAsia="Book Antiqua" w:hAnsi="Book Antiqua" w:cs="Book Antiqua"/>
          <w:color w:val="000000"/>
          <w:szCs w:val="22"/>
        </w:rPr>
        <w:t>ment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is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</w:t>
      </w:r>
      <w:r w:rsidR="00F422CD">
        <w:rPr>
          <w:rFonts w:ascii="Book Antiqua" w:eastAsia="Book Antiqua" w:hAnsi="Book Antiqua" w:cs="Book Antiqua"/>
          <w:color w:val="000000"/>
          <w:szCs w:val="22"/>
        </w:rPr>
        <w:t>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progra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promo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F422CD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ildr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dolesc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 w:rsidR="00DA0C5A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A0C5A">
        <w:rPr>
          <w:rFonts w:ascii="Book Antiqua" w:eastAsia="Book Antiqua" w:hAnsi="Book Antiqua" w:cs="Book Antiqua"/>
          <w:color w:val="000000"/>
          <w:vertAlign w:val="superscript"/>
        </w:rPr>
        <w:t>25</w:t>
      </w:r>
      <w:r w:rsidR="00DA0C5A">
        <w:rPr>
          <w:rFonts w:ascii="Book Antiqua" w:hAnsi="Book Antiqua" w:cs="Book Antiqua" w:hint="eastAsia"/>
          <w:color w:val="000000"/>
          <w:vertAlign w:val="superscript"/>
          <w:lang w:eastAsia="zh-CN"/>
        </w:rPr>
        <w:t>1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in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amete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ervis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requenc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ssion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toco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ix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itive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fec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utcom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7]</w:t>
      </w:r>
      <w:r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bookmarkEnd w:id="101"/>
    <w:bookmarkEnd w:id="102"/>
    <w:p w14:paraId="233E3A35" w14:textId="77777777" w:rsidR="00A77B3E" w:rsidRDefault="00A77B3E">
      <w:pPr>
        <w:spacing w:line="360" w:lineRule="auto"/>
        <w:jc w:val="both"/>
      </w:pPr>
    </w:p>
    <w:p w14:paraId="254BCC50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67E9D05C" w14:textId="77777777" w:rsidR="00A77B3E" w:rsidRPr="00F422CD" w:rsidRDefault="008A2B66">
      <w:pPr>
        <w:spacing w:line="360" w:lineRule="auto"/>
        <w:jc w:val="both"/>
        <w:rPr>
          <w:lang w:eastAsia="zh-CN"/>
        </w:rPr>
      </w:pPr>
      <w:bookmarkStart w:id="103" w:name="OLE_LINK116"/>
      <w:bookmarkStart w:id="104" w:name="OLE_LINK117"/>
      <w:bookmarkStart w:id="105" w:name="OLE_LINK118"/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is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global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vide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w</w:t>
      </w:r>
      <w:r w:rsidR="00B84660">
        <w:rPr>
          <w:rFonts w:ascii="Book Antiqua" w:eastAsia="Book Antiqua" w:hAnsi="Book Antiqua" w:cs="Book Antiqua"/>
          <w:color w:val="000000"/>
          <w:szCs w:val="22"/>
        </w:rPr>
        <w:t>s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 that PA can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urd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isea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mpon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ement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cogn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v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e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key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festy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 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side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ffic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expens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non-pharmacolog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o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</w:t>
      </w:r>
      <w:r w:rsidR="00DB702A">
        <w:rPr>
          <w:rFonts w:ascii="Book Antiqua" w:eastAsia="Book Antiqua" w:hAnsi="Book Antiqua" w:cs="Book Antiqua"/>
          <w:color w:val="000000"/>
          <w:szCs w:val="22"/>
        </w:rPr>
        <w:t>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ignifica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enef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mprov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hys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itnes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endothel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func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ensitivit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ell-being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od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def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syste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 addition</w:t>
      </w:r>
      <w:r w:rsidR="00DB702A"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duc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loo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lipi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profil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sistanc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CVD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requirem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BP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morta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B702A">
        <w:rPr>
          <w:rFonts w:ascii="Book Antiqua" w:eastAsia="Book Antiqua" w:hAnsi="Book Antiqua" w:cs="Book Antiqua"/>
          <w:color w:val="000000"/>
          <w:szCs w:val="22"/>
        </w:rPr>
        <w:t>T1DM.</w:t>
      </w:r>
    </w:p>
    <w:p w14:paraId="0FEB3536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Overal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de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 xml:space="preserve">is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incip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ignifican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clu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ious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lleng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zar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soci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reat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llenge</w:t>
      </w:r>
      <w:r w:rsidR="00B84660">
        <w:rPr>
          <w:rFonts w:ascii="Book Antiqua" w:eastAsia="Book Antiqua" w:hAnsi="Book Antiqua" w:cs="Book Antiqua"/>
          <w:color w:val="000000"/>
          <w:szCs w:val="22"/>
        </w:rPr>
        <w:t>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</w:t>
      </w:r>
      <w:r w:rsidR="008A2B66">
        <w:rPr>
          <w:rFonts w:ascii="Book Antiqua" w:eastAsia="Book Antiqua" w:hAnsi="Book Antiqua" w:cs="Book Antiqua"/>
          <w:color w:val="000000"/>
          <w:szCs w:val="22"/>
        </w:rPr>
        <w:t xml:space="preserve">ing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im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it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e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nderstand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erg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etabolis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meostas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d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si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>for individuals with dia</w:t>
      </w:r>
      <w:r w:rsidR="00B84660">
        <w:rPr>
          <w:rFonts w:ascii="Book Antiqua" w:eastAsia="Book Antiqua" w:hAnsi="Book Antiqua" w:cs="Book Antiqua"/>
          <w:color w:val="000000"/>
          <w:szCs w:val="22"/>
        </w:rPr>
        <w:t>b</w:t>
      </w:r>
      <w:r w:rsidR="008A2B66">
        <w:rPr>
          <w:rFonts w:ascii="Book Antiqua" w:eastAsia="Book Antiqua" w:hAnsi="Book Antiqua" w:cs="Book Antiqua"/>
          <w:color w:val="000000"/>
          <w:szCs w:val="22"/>
        </w:rPr>
        <w:t>etes to take part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>In addition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ever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8A2B66">
        <w:rPr>
          <w:rFonts w:ascii="Book Antiqua" w:eastAsia="Book Antiqua" w:hAnsi="Book Antiqua" w:cs="Book Antiqua"/>
          <w:color w:val="000000"/>
          <w:szCs w:val="22"/>
        </w:rPr>
        <w:t xml:space="preserve">have been </w:t>
      </w:r>
      <w:r>
        <w:rPr>
          <w:rFonts w:ascii="Book Antiqua" w:eastAsia="Book Antiqua" w:hAnsi="Book Antiqua" w:cs="Book Antiqua"/>
          <w:color w:val="000000"/>
          <w:szCs w:val="22"/>
        </w:rPr>
        <w:t>identifi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k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itabl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In p</w:t>
      </w:r>
      <w:r>
        <w:rPr>
          <w:rFonts w:ascii="Book Antiqua" w:eastAsia="Book Antiqua" w:hAnsi="Book Antiqua" w:cs="Book Antiqua"/>
          <w:color w:val="000000"/>
          <w:szCs w:val="22"/>
        </w:rPr>
        <w:t>articula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mprovem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uco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onito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 xml:space="preserve">technology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vaila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vention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a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ibut</w:t>
      </w:r>
      <w:r w:rsidR="00193F83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easibil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gra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bjec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There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.</w:t>
      </w:r>
    </w:p>
    <w:p w14:paraId="4D651FA6" w14:textId="77777777" w:rsidR="00A77B3E" w:rsidRDefault="00DB702A" w:rsidP="00F422CD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help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cour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par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m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is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</w:t>
      </w:r>
      <w:r w:rsidR="00193F83">
        <w:rPr>
          <w:rFonts w:ascii="Book Antiqua" w:eastAsia="Book Antiqua" w:hAnsi="Book Antiqua" w:cs="Book Antiqua"/>
          <w:color w:val="000000"/>
          <w:szCs w:val="22"/>
        </w:rPr>
        <w:t>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areful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reference 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uidelin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efor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inic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acti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for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cour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n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rther</w:t>
      </w:r>
      <w:r w:rsidR="00193F83">
        <w:rPr>
          <w:rFonts w:ascii="Book Antiqua" w:eastAsia="Book Antiqua" w:hAnsi="Book Antiqua" w:cs="Book Antiqua"/>
          <w:color w:val="000000"/>
          <w:szCs w:val="22"/>
        </w:rPr>
        <w:t>more</w:t>
      </w:r>
      <w:r>
        <w:rPr>
          <w:rFonts w:ascii="Book Antiqua" w:eastAsia="Book Antiqua" w:hAnsi="Book Antiqua" w:cs="Book Antiqua"/>
          <w:color w:val="000000"/>
          <w:szCs w:val="22"/>
        </w:rPr>
        <w:t>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-dep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knowled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end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rap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rain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ve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haracteristic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erform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i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lastRenderedPageBreak/>
        <w:t>al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the </w:t>
      </w:r>
      <w:r>
        <w:rPr>
          <w:rFonts w:ascii="Book Antiqua" w:eastAsia="Book Antiqua" w:hAnsi="Book Antiqua" w:cs="Book Antiqua"/>
          <w:color w:val="000000"/>
          <w:szCs w:val="22"/>
        </w:rPr>
        <w:t>develop</w:t>
      </w:r>
      <w:r w:rsidR="00193F83">
        <w:rPr>
          <w:rFonts w:ascii="Book Antiqua" w:eastAsia="Book Antiqua" w:hAnsi="Book Antiqua" w:cs="Book Antiqua"/>
          <w:color w:val="000000"/>
          <w:szCs w:val="22"/>
        </w:rPr>
        <w:t>ment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iz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trategi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to </w:t>
      </w:r>
      <w:r>
        <w:rPr>
          <w:rFonts w:ascii="Book Antiqua" w:eastAsia="Book Antiqua" w:hAnsi="Book Antiqua" w:cs="Book Antiqua"/>
          <w:color w:val="000000"/>
          <w:szCs w:val="22"/>
        </w:rPr>
        <w:t>minimiz</w:t>
      </w:r>
      <w:r w:rsidR="00193F83">
        <w:rPr>
          <w:rFonts w:ascii="Book Antiqua" w:eastAsia="Book Antiqua" w:hAnsi="Book Antiqua" w:cs="Book Antiqua"/>
          <w:color w:val="000000"/>
          <w:szCs w:val="22"/>
        </w:rPr>
        <w:t>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isk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a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lycemic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pend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up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</w:p>
    <w:p w14:paraId="3B7C04A3" w14:textId="77777777" w:rsidR="00A77B3E" w:rsidRDefault="00DB702A" w:rsidP="00341D0E">
      <w:pPr>
        <w:spacing w:line="360" w:lineRule="auto"/>
        <w:ind w:firstLineChars="100" w:firstLine="240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  <w:szCs w:val="22"/>
        </w:rPr>
        <w:t>Moreover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stinguis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wee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cer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-relat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es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m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nsel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learl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set out 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acti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guideline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h</w:t>
      </w:r>
      <w:r>
        <w:rPr>
          <w:rFonts w:ascii="Book Antiqua" w:eastAsia="Book Antiqua" w:hAnsi="Book Antiqua" w:cs="Book Antiqua"/>
          <w:color w:val="000000"/>
          <w:szCs w:val="22"/>
        </w:rPr>
        <w:t>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fessional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h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w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gre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st-HI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er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t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sul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rr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olu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pport</w:t>
      </w:r>
      <w:r w:rsidR="00193F83">
        <w:rPr>
          <w:rFonts w:ascii="Book Antiqua" w:eastAsia="Book Antiqua" w:hAnsi="Book Antiqua" w:cs="Book Antiqua"/>
          <w:color w:val="000000"/>
          <w:szCs w:val="22"/>
        </w:rPr>
        <w:t xml:space="preserve"> 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t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tro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i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cour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193F83">
        <w:rPr>
          <w:rFonts w:ascii="Book Antiqua" w:eastAsia="Book Antiqua" w:hAnsi="Book Antiqua" w:cs="Book Antiqua"/>
          <w:color w:val="000000"/>
          <w:szCs w:val="22"/>
        </w:rPr>
        <w:t>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B84660">
        <w:rPr>
          <w:rFonts w:ascii="Book Antiqua" w:eastAsia="Book Antiqua" w:hAnsi="Book Antiqua" w:cs="Book Antiqua"/>
          <w:color w:val="000000"/>
          <w:szCs w:val="22"/>
        </w:rPr>
        <w:t xml:space="preserve">be </w:t>
      </w:r>
      <w:r w:rsidR="00193F83">
        <w:rPr>
          <w:rFonts w:ascii="Book Antiqua" w:eastAsia="Book Antiqua" w:hAnsi="Book Antiqua" w:cs="Book Antiqua"/>
          <w:color w:val="000000"/>
          <w:szCs w:val="22"/>
        </w:rPr>
        <w:t>less fearful 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rticipat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193F83">
        <w:rPr>
          <w:rFonts w:ascii="Book Antiqua" w:eastAsia="Book Antiqua" w:hAnsi="Book Antiqua" w:cs="Book Antiqua"/>
          <w:color w:val="000000"/>
          <w:szCs w:val="22"/>
        </w:rPr>
        <w:t>C</w:t>
      </w:r>
      <w:r>
        <w:rPr>
          <w:rFonts w:ascii="Book Antiqua" w:eastAsia="Book Antiqua" w:hAnsi="Book Antiqua" w:cs="Book Antiqua"/>
          <w:color w:val="000000"/>
          <w:szCs w:val="22"/>
        </w:rPr>
        <w:t>lear-c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quantitativ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pproach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v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-induc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ypoglycemi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sir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>allo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ga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gula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njo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spec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>ess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otent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tera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ma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ccu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 xml:space="preserve">and </w:t>
      </w:r>
      <w:r>
        <w:rPr>
          <w:rFonts w:ascii="Book Antiqua" w:eastAsia="Book Antiqua" w:hAnsi="Book Antiqua" w:cs="Book Antiqua"/>
          <w:color w:val="000000"/>
          <w:szCs w:val="22"/>
        </w:rPr>
        <w:t>no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 xml:space="preserve">to </w:t>
      </w:r>
      <w:r>
        <w:rPr>
          <w:rFonts w:ascii="Book Antiqua" w:eastAsia="Book Antiqua" w:hAnsi="Book Antiqua" w:cs="Book Antiqua"/>
          <w:color w:val="000000"/>
          <w:szCs w:val="22"/>
        </w:rPr>
        <w:t>judg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ctiv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 xml:space="preserve">as </w:t>
      </w:r>
      <w:r>
        <w:rPr>
          <w:rFonts w:ascii="Book Antiqua" w:eastAsia="Book Antiqua" w:hAnsi="Book Antiqua" w:cs="Book Antiqua"/>
          <w:color w:val="000000"/>
          <w:szCs w:val="22"/>
        </w:rPr>
        <w:t>harmful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u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  <w:szCs w:val="22"/>
        </w:rPr>
        <w:t>these alterations ca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duc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l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nefici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healt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ffects.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Lastly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esen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view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ls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rovid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suggestion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utur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irecti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earch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ype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ation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nsity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commende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1DM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patients,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side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dividual’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facto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ul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b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etrimental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respons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a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ccur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during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nd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afte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exercise.</w:t>
      </w:r>
    </w:p>
    <w:bookmarkEnd w:id="103"/>
    <w:bookmarkEnd w:id="104"/>
    <w:bookmarkEnd w:id="105"/>
    <w:p w14:paraId="1FCAB92F" w14:textId="77777777" w:rsidR="00A77B3E" w:rsidRDefault="00A77B3E">
      <w:pPr>
        <w:spacing w:line="360" w:lineRule="auto"/>
        <w:jc w:val="both"/>
      </w:pPr>
    </w:p>
    <w:p w14:paraId="3F2EFCFE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08AC699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bookmarkStart w:id="106" w:name="OLE_LINK71"/>
      <w:bookmarkStart w:id="107" w:name="OLE_LINK72"/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ssociation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gno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assifi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62-S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27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0-S062]</w:t>
      </w:r>
    </w:p>
    <w:p w14:paraId="595BFDC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ottlieb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inl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ause-Steinrau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enbau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drigu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a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ch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y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S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N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MF/DZ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il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ser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-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ycopheno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fet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clizum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bi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-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s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26-8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795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9-1349]</w:t>
      </w:r>
    </w:p>
    <w:p w14:paraId="39249EE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h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ert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zsa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e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van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nowled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chnolog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nderst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pathogene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43-9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9518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olmet.2017.06.019]</w:t>
      </w:r>
    </w:p>
    <w:p w14:paraId="4CF0E04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onat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Y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lb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-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nificanc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chanism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eu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lication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81-5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7675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04-1336-4]</w:t>
      </w:r>
    </w:p>
    <w:p w14:paraId="4FD9E8C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hia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rk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ff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t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urceboo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utho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rou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a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i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t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34-205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9357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4-1140]</w:t>
      </w:r>
    </w:p>
    <w:p w14:paraId="75C2F47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atsaro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dbjörnsdotti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wsha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bele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nifaci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cob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a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rnmar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Å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a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im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0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3580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38/nrdp.2017.16]</w:t>
      </w:r>
    </w:p>
    <w:p w14:paraId="5329C748" w14:textId="29A758DA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uthors/Task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orc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ember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ydé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senti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nch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a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ca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m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iku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b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sterg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ro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ferov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ski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nde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uomileh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lens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amora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mitt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acti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ideli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CPG)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amora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henba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umgart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e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a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g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ra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sda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rchh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nuu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l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ncello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nh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hoyannopoulo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epo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nikowsk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r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marg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nde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rbick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j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ndec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cu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er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c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r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zquer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vogar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dim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ano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umgart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terid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riell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g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k-Brenta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lb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sda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eksh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nuu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l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e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y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l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nikowsk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i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tt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ächin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e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irm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ömber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dzhae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marg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igima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lachopoulo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uere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ideli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-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velop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llabor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S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-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rope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cie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ESC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velop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llabor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rope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EASD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u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r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35-30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9962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3/eurheartj/eht108]</w:t>
      </w:r>
    </w:p>
    <w:p w14:paraId="04CF02C8" w14:textId="03772C9B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ssociation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armacolog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proach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ment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tandard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f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ica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-2019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90-S10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5592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9-S009]</w:t>
      </w:r>
    </w:p>
    <w:p w14:paraId="14AA5C2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arinh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B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drigues-Kr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ischak-Olivei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sider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rection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ypothe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7-1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6735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ehy.2017.05.033]</w:t>
      </w:r>
    </w:p>
    <w:p w14:paraId="669EA93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teff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W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b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ck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m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-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velop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32-8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6100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6.3.832]</w:t>
      </w:r>
    </w:p>
    <w:p w14:paraId="6FCED41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herr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a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ro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tu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s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a-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4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32-S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3063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etes.54.suppl_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.S</w:t>
      </w:r>
      <w:proofErr w:type="gramEnd"/>
      <w:r w:rsidRPr="002379B6">
        <w:rPr>
          <w:rFonts w:ascii="Book Antiqua" w:eastAsia="宋体" w:hAnsi="Book Antiqua" w:cs="宋体"/>
          <w:lang w:eastAsia="zh-CN"/>
        </w:rPr>
        <w:t>32]</w:t>
      </w:r>
    </w:p>
    <w:p w14:paraId="6CAC1F4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uomileht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merg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95-8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0724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1892-013-0433-5]</w:t>
      </w:r>
    </w:p>
    <w:p w14:paraId="22397A7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olsk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l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bes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p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b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7-2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08734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7/MED.0000000000000170]</w:t>
      </w:r>
    </w:p>
    <w:p w14:paraId="121B97E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Fowler</w:t>
      </w:r>
      <w:r w:rsidRPr="00200618">
        <w:rPr>
          <w:rFonts w:ascii="Book Antiqua" w:eastAsia="宋体" w:hAnsi="Book Antiqua" w:cs="宋体"/>
          <w:b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M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cr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r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 w:rsidRPr="002379B6">
        <w:rPr>
          <w:rFonts w:ascii="Book Antiqua" w:eastAsia="宋体" w:hAnsi="Book Antiqua" w:cs="宋体"/>
          <w:i/>
          <w:lang w:eastAsia="zh-CN"/>
        </w:rPr>
        <w:t>.</w:t>
      </w:r>
      <w:r w:rsidRPr="00200618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Clinical</w:t>
      </w:r>
      <w:r w:rsidRPr="00200618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7–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lin.26.2.77]</w:t>
      </w:r>
    </w:p>
    <w:p w14:paraId="479E16C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hofield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73-7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0042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3300-019-0612-8]</w:t>
      </w:r>
    </w:p>
    <w:p w14:paraId="16DCEF8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oedamah-Muth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l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le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wre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lhou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.K.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acti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ea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taba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98-8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5678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9.04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06.dc</w:t>
      </w:r>
      <w:proofErr w:type="gramEnd"/>
      <w:r w:rsidRPr="002379B6">
        <w:rPr>
          <w:rFonts w:ascii="Book Antiqua" w:eastAsia="宋体" w:hAnsi="Book Antiqua" w:cs="宋体"/>
          <w:lang w:eastAsia="zh-CN"/>
        </w:rPr>
        <w:t>05-1433]</w:t>
      </w:r>
    </w:p>
    <w:p w14:paraId="34DD744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ux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t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sh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odw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bookmarkStart w:id="108" w:name="OLE_LINK1"/>
      <w:bookmarkStart w:id="109" w:name="OLE_LINK2"/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l-c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</w:t>
      </w:r>
      <w:bookmarkEnd w:id="108"/>
      <w:bookmarkEnd w:id="109"/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Lancet</w:t>
      </w:r>
      <w:r w:rsidRPr="00200618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 w:rsidRPr="00200618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Endocri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-2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2213-8587(14)70248-7]</w:t>
      </w:r>
    </w:p>
    <w:p w14:paraId="2EC2425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awshan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tt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anzé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wsha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tters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ven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ia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dbjörnsdotti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c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set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tionwid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ister-b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Lanc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9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77-48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12946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140-6736(18)31506-X]</w:t>
      </w:r>
    </w:p>
    <w:p w14:paraId="6D773A0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ominguet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s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valh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us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nan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nka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we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xida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e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lammatio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ercoagula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38-7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7810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diacomp.2015.12.018]</w:t>
      </w:r>
    </w:p>
    <w:p w14:paraId="11F9EA2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ydar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zmjo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i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o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gno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International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Journal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of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Mellitus</w:t>
      </w:r>
      <w:r w:rsidRPr="00E723A7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1–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ijdm.2009.08.001]</w:t>
      </w:r>
    </w:p>
    <w:p w14:paraId="3B9871E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orld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alt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rganization</w:t>
      </w:r>
      <w:r w:rsidRPr="002379B6">
        <w:rPr>
          <w:rFonts w:ascii="Book Antiqua" w:eastAsia="宋体" w:hAnsi="Book Antiqua" w:cs="宋体"/>
          <w:bCs/>
          <w:lang w:eastAsia="zh-CN"/>
        </w:rPr>
        <w:t>.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Global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report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on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diabetes.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World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Health</w:t>
      </w:r>
      <w:r w:rsidRPr="00E723A7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Organization,</w:t>
      </w:r>
      <w:r w:rsidRPr="00E723A7"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</w:t>
      </w:r>
    </w:p>
    <w:p w14:paraId="6257347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arvon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ik-Kajan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ltchano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b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Por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uomileh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id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h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rldwid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dia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DiaMond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j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16-15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02314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3.10.1516]</w:t>
      </w:r>
    </w:p>
    <w:p w14:paraId="468488E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harroub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rwi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ntur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Worl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50-8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1313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4239/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jd.v</w:t>
      </w:r>
      <w:proofErr w:type="gramEnd"/>
      <w:r w:rsidRPr="002379B6">
        <w:rPr>
          <w:rFonts w:ascii="Book Antiqua" w:eastAsia="宋体" w:hAnsi="Book Antiqua" w:cs="宋体"/>
          <w:lang w:eastAsia="zh-CN"/>
        </w:rPr>
        <w:t>6.i6.850]</w:t>
      </w:r>
    </w:p>
    <w:p w14:paraId="6583FCC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gurtsov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ch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nan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nnenka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ariguat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v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a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karof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la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tim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al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40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0-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4377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7.03.024]</w:t>
      </w:r>
    </w:p>
    <w:p w14:paraId="13860EE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tand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hun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n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n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c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ntur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urr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tu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pectiv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u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e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-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7669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2047487319881021]</w:t>
      </w:r>
    </w:p>
    <w:p w14:paraId="18F58F6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rdi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vko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glia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a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g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n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urr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idenc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-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1712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18-4711-2]</w:t>
      </w:r>
    </w:p>
    <w:p w14:paraId="1F8A343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2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hunt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je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rs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ld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u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l-c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6-3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4924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4-0920]</w:t>
      </w:r>
    </w:p>
    <w:p w14:paraId="1401C96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erton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G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o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anca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bid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m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.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de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71-4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8749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5.3.471]</w:t>
      </w:r>
    </w:p>
    <w:p w14:paraId="2397F00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ecres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ls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por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c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use-specif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n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r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pulation-b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stan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hood-ons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16-32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7396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b10-0862]</w:t>
      </w:r>
    </w:p>
    <w:p w14:paraId="16DEEE5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orouh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reh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Medici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4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–2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pmed.2018.10.004]</w:t>
      </w:r>
    </w:p>
    <w:p w14:paraId="016A5E3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aslafki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st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bid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spitaliz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abilit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su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2-1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733032]</w:t>
      </w:r>
    </w:p>
    <w:p w14:paraId="68AE33C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Zha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h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ow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sti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cr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a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cho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pendit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30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3-3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175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0.01.026]</w:t>
      </w:r>
    </w:p>
    <w:p w14:paraId="7E066A6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omm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galo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ese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ne-Goeh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u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ärnighau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ollm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ob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ono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rd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jec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30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63-9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4758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7-1962]</w:t>
      </w:r>
    </w:p>
    <w:p w14:paraId="572C2344" w14:textId="211C765C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ssociation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ndar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33-S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5026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6.2007.s</w:t>
      </w:r>
      <w:proofErr w:type="gramEnd"/>
      <w:r w:rsidRPr="002379B6">
        <w:rPr>
          <w:rFonts w:ascii="Book Antiqua" w:eastAsia="宋体" w:hAnsi="Book Antiqua" w:cs="宋体"/>
          <w:lang w:eastAsia="zh-CN"/>
        </w:rPr>
        <w:t>33]</w:t>
      </w:r>
    </w:p>
    <w:p w14:paraId="5351D6A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urt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on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-carbohyd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e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Lo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01949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5964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371/journal.pone.0194987]</w:t>
      </w:r>
    </w:p>
    <w:p w14:paraId="05A55EB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rín-Peñalv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tín-Timó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villano-Collan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ñizo-Góm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pd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Worl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54-3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6606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4239/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jd.v</w:t>
      </w:r>
      <w:proofErr w:type="gramEnd"/>
      <w:r w:rsidRPr="002379B6">
        <w:rPr>
          <w:rFonts w:ascii="Book Antiqua" w:eastAsia="宋体" w:hAnsi="Book Antiqua" w:cs="宋体"/>
          <w:lang w:eastAsia="zh-CN"/>
        </w:rPr>
        <w:t>7.i17.354]</w:t>
      </w:r>
    </w:p>
    <w:p w14:paraId="342EC72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inric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ap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r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lf-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European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Nur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1–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2/edn.160]</w:t>
      </w:r>
    </w:p>
    <w:p w14:paraId="019BF48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arlow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righ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easb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ur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inswor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lf-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proach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o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dition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atien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du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ou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7-1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4014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738-3991(02)00032-0]</w:t>
      </w:r>
    </w:p>
    <w:p w14:paraId="56FF7C3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jčević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ancesca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card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ari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gorith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as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h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balanc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hots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kupo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cković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bbot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r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gr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omed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ginee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ngapor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rin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ngapo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03–806</w:t>
      </w:r>
    </w:p>
    <w:p w14:paraId="224DEA4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enned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rantharakum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m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m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rend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a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Lo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5886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55494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371/journal.pone.0058861]</w:t>
      </w:r>
    </w:p>
    <w:p w14:paraId="222295D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lber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ard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nst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mps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stori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F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/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i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t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65-20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9268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6-1728]</w:t>
      </w:r>
    </w:p>
    <w:p w14:paraId="23DB3B5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dell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rruzz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uz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ou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ularly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cta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15-63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2899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592-017-0978-x]</w:t>
      </w:r>
    </w:p>
    <w:p w14:paraId="2C80311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enned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rend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enfie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T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titu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r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gno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alita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ticipa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EXTOD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M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p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0178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3712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36/bmjopen-2017-017813]</w:t>
      </w:r>
    </w:p>
    <w:p w14:paraId="4CE88AA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aylo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L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i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e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-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8443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0091-7435(83)90164-0]</w:t>
      </w:r>
    </w:p>
    <w:p w14:paraId="101B610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lleg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f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port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edicine</w:t>
      </w:r>
      <w:r w:rsidRPr="002379B6">
        <w:rPr>
          <w:rFonts w:ascii="Book Antiqua" w:eastAsia="宋体" w:hAnsi="Book Antiqua" w:cs="宋体"/>
          <w:bCs/>
          <w:lang w:eastAsia="zh-CN"/>
        </w:rPr>
        <w:t>.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ACSM’s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Guidelines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for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Exercise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Testing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and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Prescription,</w:t>
      </w:r>
      <w:r w:rsidRPr="00770A3A"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nth</w:t>
      </w:r>
      <w:r w:rsidRPr="00770A3A"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di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iladelphia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pincot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liam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kin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2</w:t>
      </w:r>
    </w:p>
    <w:p w14:paraId="05667D9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4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World</w:t>
      </w:r>
      <w:r w:rsidRPr="00770A3A">
        <w:rPr>
          <w:rFonts w:ascii="Book Antiqua" w:eastAsia="宋体" w:hAnsi="Book Antiqua" w:cs="宋体"/>
          <w:b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Health</w:t>
      </w:r>
      <w:r w:rsidRPr="00770A3A">
        <w:rPr>
          <w:rFonts w:ascii="Book Antiqua" w:eastAsia="宋体" w:hAnsi="Book Antiqua" w:cs="宋体"/>
          <w:b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Organization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ci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]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vailab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ttp://www.who.int/dietphysicalactivity/pa/en/</w:t>
      </w:r>
    </w:p>
    <w:p w14:paraId="47ED1C9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ass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A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ffer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cep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aly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ur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oru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5-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3325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nuf.12296]</w:t>
      </w:r>
    </w:p>
    <w:p w14:paraId="6E6DB32D" w14:textId="10E1C236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anad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linica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ractic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uidelin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xper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mmitte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mstro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c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ulé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sgupt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nn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2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54-S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6501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cjd.2017.10.008]</w:t>
      </w:r>
    </w:p>
    <w:p w14:paraId="017FB0A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4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rb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ngraz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an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inition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shing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DC)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sident’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ort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0</w:t>
      </w:r>
    </w:p>
    <w:p w14:paraId="1AA887F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aspers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w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iste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ini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tinc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earch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ubli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6-13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920711]</w:t>
      </w:r>
    </w:p>
    <w:p w14:paraId="4E755A1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rriot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lber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unno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ni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I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e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lexi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l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88-29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5622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7.12.2988]</w:t>
      </w:r>
    </w:p>
    <w:p w14:paraId="070DE24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hysica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ctivit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uidelin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dvisor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mmittee</w:t>
      </w:r>
      <w:r w:rsidRPr="002379B6">
        <w:rPr>
          <w:rFonts w:ascii="Book Antiqua" w:eastAsia="宋体" w:hAnsi="Book Antiqua" w:cs="宋体"/>
          <w:bCs/>
          <w:lang w:eastAsia="zh-CN"/>
        </w:rPr>
        <w:t>.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Physical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Activity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Guidelines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Advisory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Committee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Report.</w:t>
      </w:r>
      <w:r w:rsidRPr="00770A3A">
        <w:rPr>
          <w:rFonts w:ascii="Book Antiqua" w:eastAsia="宋体" w:hAnsi="Book Antiqua" w:cs="宋体"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Cs/>
          <w:lang w:eastAsia="zh-CN"/>
        </w:rPr>
        <w:t>Washingto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C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par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rvic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83</w:t>
      </w:r>
    </w:p>
    <w:p w14:paraId="3AAED60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wif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hann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vi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rn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u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igh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intenanc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og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vas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41-4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4387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pcad.2013.09.012]</w:t>
      </w:r>
    </w:p>
    <w:p w14:paraId="605667C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iku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ber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bl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yl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o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yfaul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e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i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oluntee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er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5-23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7161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49/MSS.0b013e31822ac0c0]</w:t>
      </w:r>
    </w:p>
    <w:p w14:paraId="6DD8C3F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obel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h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ll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rb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llin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per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tb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m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dlansk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Conn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mitt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sty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on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in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logy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Geno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cis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cine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rg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esthesia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o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ci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uti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ess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mo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tting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ientif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tement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From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ircu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495-e5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61859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61/CIR.0000000000000559]</w:t>
      </w:r>
    </w:p>
    <w:p w14:paraId="2FE3BAA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e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Y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wa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h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tent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eu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rg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myopath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igh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nderly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chanism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8425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390/ijms20246284]</w:t>
      </w:r>
    </w:p>
    <w:p w14:paraId="4E7D126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arburt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c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ed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ef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idenc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MAJ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7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01-8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53408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503/cmaj.051351]</w:t>
      </w:r>
    </w:p>
    <w:p w14:paraId="2F37E2E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ntes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scatiell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lavol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zocch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chesi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orde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ter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merg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55-6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6579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1739-013-0953-7]</w:t>
      </w:r>
    </w:p>
    <w:p w14:paraId="0E09219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5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st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co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wi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in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utco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ndrom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vas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8549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86/s12933-017-0590-y]</w:t>
      </w:r>
    </w:p>
    <w:p w14:paraId="0F5B98D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i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ralni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ximiz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tent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pul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A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44-19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0451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1/jama.2010.1577]</w:t>
      </w:r>
    </w:p>
    <w:p w14:paraId="4803664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icklet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mb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u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ppol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monsi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ruc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i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u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getab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ak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l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munity-dwel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Geria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o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62-8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5878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532-5415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12.03924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457729B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Stanner</w:t>
      </w:r>
      <w:r w:rsidRPr="00770A3A">
        <w:rPr>
          <w:rFonts w:ascii="Book Antiqua" w:eastAsia="宋体" w:hAnsi="Book Antiqua" w:cs="宋体"/>
          <w:b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a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ek-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mm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p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e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fic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Nutr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Bullet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50–3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7-3010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04.00455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0787A08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risk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Por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ri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u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c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--VII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pidem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07-12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410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0895-4356(91)90153-Z]</w:t>
      </w:r>
    </w:p>
    <w:p w14:paraId="792729F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umb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Lond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3-6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4688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7861/clinmedicine.14-6-673]</w:t>
      </w:r>
    </w:p>
    <w:p w14:paraId="6E820CB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ourtoglo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I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3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73-S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86475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168-8227(11)70017-1]</w:t>
      </w:r>
    </w:p>
    <w:p w14:paraId="0E2FECC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nn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ldfie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nov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djiyannak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l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illip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A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vestigato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ready-A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READI)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ional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ig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ho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ontem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ri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9-1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5599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cct.2014.12.017]</w:t>
      </w:r>
    </w:p>
    <w:p w14:paraId="5F9A7B3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chake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e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esch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eb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bermayer-Piets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eh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f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rs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meosta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m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v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ltra-Long-Act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Lo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01364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31798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371/journal.pone.0136489]</w:t>
      </w:r>
    </w:p>
    <w:p w14:paraId="44758AF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ljawarne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r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zm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olog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ochem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utco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ur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holar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37-3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8957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nu.12472]</w:t>
      </w:r>
    </w:p>
    <w:p w14:paraId="6C607F4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X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ha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d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7-1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3424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978-981-15-1792-1_7]</w:t>
      </w:r>
    </w:p>
    <w:p w14:paraId="4D00331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ll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Into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Mill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ckl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Gavo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gor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27-4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3217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cjd.2013.08.269]</w:t>
      </w:r>
    </w:p>
    <w:p w14:paraId="1BB5DBD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ampaign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N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lli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enc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mp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or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-6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056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7.1.57]</w:t>
      </w:r>
    </w:p>
    <w:p w14:paraId="2ABFAE0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hett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et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ur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f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uctur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proa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sult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ron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Lausanne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2585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389/fendo.2019.00326]</w:t>
      </w:r>
    </w:p>
    <w:p w14:paraId="16853EF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oh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rb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feif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ak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imn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p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m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einac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P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itiativ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al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-sec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lticen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,0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36-15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0155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5-0030]</w:t>
      </w:r>
    </w:p>
    <w:p w14:paraId="10CCF7C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allberg-Henriks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nnar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öss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h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ma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insulin-dependent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s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nific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a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3-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9568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BF02427281]</w:t>
      </w:r>
    </w:p>
    <w:p w14:paraId="224943D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ki-Järvin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ronz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ivis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rmaliz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20-52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3918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7.6.520]</w:t>
      </w:r>
    </w:p>
    <w:p w14:paraId="6FBB4BD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Zin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uniga-Guajard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l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ari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u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5-5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43952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7.6.515]</w:t>
      </w:r>
    </w:p>
    <w:p w14:paraId="7F5969A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ollingswort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o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prand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k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gn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as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s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nific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bste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Gynec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5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359-13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4256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002-9378(87)80224-7]</w:t>
      </w:r>
    </w:p>
    <w:p w14:paraId="2437BAF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7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igtenber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a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ekst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e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rkele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-sec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et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9-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4742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300-2977(99)00039-X]</w:t>
      </w:r>
    </w:p>
    <w:p w14:paraId="090D24C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ks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swam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urij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f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v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forward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juv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ar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46-9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9127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174/1381612826666200108113002]</w:t>
      </w:r>
    </w:p>
    <w:p w14:paraId="58478D0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rbs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rdonou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w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mid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P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itia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rk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iatr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rman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lticen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,2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98-21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4683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6-2636]</w:t>
      </w:r>
    </w:p>
    <w:p w14:paraId="4BF91C2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Qadi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angan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wim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2-30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9580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736/S0022-4707.19.10053-9]</w:t>
      </w:r>
    </w:p>
    <w:p w14:paraId="2EB903B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öhli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r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d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emp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üssi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a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a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7-4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4379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55/s-0042-106293]</w:t>
      </w:r>
    </w:p>
    <w:p w14:paraId="0AD15D2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eclai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rdan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y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J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Diabetes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1</w:t>
      </w:r>
    </w:p>
    <w:p w14:paraId="1CEE6AF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adé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kka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sbl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gerud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ttersson-Fernh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k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o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nnDia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is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nnDia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77-7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7931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8.4.777]</w:t>
      </w:r>
    </w:p>
    <w:p w14:paraId="018982F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ahr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li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hlbor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rfeld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v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7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15-27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293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2/JCI106772]</w:t>
      </w:r>
    </w:p>
    <w:p w14:paraId="1372B27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han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ele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meosta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og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i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rans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33-1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3732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B978-0-12-800101-1.00005-3]</w:t>
      </w:r>
    </w:p>
    <w:p w14:paraId="3234A26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ahl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n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5-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93546]</w:t>
      </w:r>
    </w:p>
    <w:p w14:paraId="2846E00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Żebrowsk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chańska-Dziurowic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nikows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x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gioge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omark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cardiorespir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d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7-2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52106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7219/acem/66354]</w:t>
      </w:r>
    </w:p>
    <w:p w14:paraId="420C90B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uzic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or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tkov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olume-l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aedia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hil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2-1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8544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40-1754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07.01213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7718B8D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ideraviciūt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iliūnie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sagurskie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zbarai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wim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-19-ye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r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r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icina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Kaunas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3-5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816547]</w:t>
      </w:r>
    </w:p>
    <w:p w14:paraId="0A774DD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ehman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pl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ngiss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in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D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03-16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146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0.10.1603]</w:t>
      </w:r>
    </w:p>
    <w:p w14:paraId="1DF327F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and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W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mpaig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er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61-46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0539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8.5.461]</w:t>
      </w:r>
    </w:p>
    <w:p w14:paraId="14514BA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urak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vanovic-Pet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t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ov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engt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oleste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39-10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093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13.10.1039]</w:t>
      </w:r>
    </w:p>
    <w:p w14:paraId="0DCF46F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rbs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ch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pell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iatr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rc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doles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3-5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7548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1/archpedi.160.6.573]</w:t>
      </w:r>
    </w:p>
    <w:p w14:paraId="63E245A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rron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u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r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g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ogeltanz-H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r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e-pl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inten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sych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-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0853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0/13548500801983066]</w:t>
      </w:r>
    </w:p>
    <w:p w14:paraId="7A96DBE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sh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Perrie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ldber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ircu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ll-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rc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hab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52-6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6301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003-9993(98)90039-9]</w:t>
      </w:r>
    </w:p>
    <w:p w14:paraId="087FFF2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bsi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ud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be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ys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ef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5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78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4011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9.107810]</w:t>
      </w:r>
    </w:p>
    <w:p w14:paraId="316C059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co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or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iatr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0-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4899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399-543X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06.00146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181F087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9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/>
          <w:bCs/>
          <w:lang w:eastAsia="zh-CN"/>
        </w:rPr>
        <w:t>Lopes Souto D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, Paes de Miranda M. Physical excercises on glycemic control in type 1 diabetes mellitus. </w:t>
      </w:r>
      <w:r w:rsidR="00B94CB7" w:rsidRPr="00B94CB7">
        <w:rPr>
          <w:rFonts w:ascii="Book Antiqua" w:eastAsia="宋体" w:hAnsi="Book Antiqua" w:cs="宋体"/>
          <w:bCs/>
          <w:i/>
          <w:lang w:eastAsia="zh-CN"/>
        </w:rPr>
        <w:t>Nutr Hosp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2011;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/>
          <w:bCs/>
          <w:lang w:eastAsia="zh-CN"/>
        </w:rPr>
        <w:t>26</w:t>
      </w:r>
      <w:r w:rsidR="00B94CB7" w:rsidRPr="00B94CB7">
        <w:rPr>
          <w:rFonts w:ascii="Book Antiqua" w:eastAsia="宋体" w:hAnsi="Book Antiqua" w:cs="宋体"/>
          <w:bCs/>
          <w:lang w:eastAsia="zh-CN"/>
        </w:rPr>
        <w:t>: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Cs/>
          <w:lang w:eastAsia="zh-CN"/>
        </w:rPr>
        <w:t>425-</w:t>
      </w:r>
      <w:r w:rsidR="00B94CB7">
        <w:rPr>
          <w:rFonts w:ascii="Book Antiqua" w:eastAsia="宋体" w:hAnsi="Book Antiqua" w:cs="宋体" w:hint="eastAsia"/>
          <w:bCs/>
          <w:lang w:eastAsia="zh-CN"/>
        </w:rPr>
        <w:t>42</w:t>
      </w:r>
      <w:r w:rsidR="00B94CB7">
        <w:rPr>
          <w:rFonts w:ascii="Book Antiqua" w:eastAsia="宋体" w:hAnsi="Book Antiqua" w:cs="宋体"/>
          <w:bCs/>
          <w:lang w:eastAsia="zh-CN"/>
        </w:rPr>
        <w:t>9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</w:t>
      </w:r>
      <w:r w:rsidR="00B94CB7">
        <w:rPr>
          <w:rFonts w:ascii="Book Antiqua" w:eastAsia="宋体" w:hAnsi="Book Antiqua" w:cs="宋体" w:hint="eastAsia"/>
          <w:bCs/>
          <w:lang w:eastAsia="zh-CN"/>
        </w:rPr>
        <w:t>[</w:t>
      </w:r>
      <w:r w:rsidR="00B94CB7" w:rsidRPr="00B94CB7">
        <w:rPr>
          <w:rFonts w:ascii="Book Antiqua" w:eastAsia="宋体" w:hAnsi="Book Antiqua" w:cs="宋体"/>
          <w:bCs/>
          <w:lang w:eastAsia="zh-CN"/>
        </w:rPr>
        <w:t>PMID: 21892557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DOI</w:t>
      </w:r>
      <w:r w:rsidR="00B94CB7" w:rsidRPr="00B94CB7">
        <w:rPr>
          <w:rFonts w:ascii="Book Antiqua" w:eastAsia="宋体" w:hAnsi="Book Antiqua" w:cs="宋体"/>
          <w:bCs/>
          <w:lang w:eastAsia="zh-CN"/>
        </w:rPr>
        <w:t>: 10.1590/S0212-1611201100</w:t>
      </w:r>
      <w:r w:rsidR="00B94CB7">
        <w:rPr>
          <w:rFonts w:ascii="Book Antiqua" w:eastAsia="宋体" w:hAnsi="Book Antiqua" w:cs="宋体"/>
          <w:bCs/>
          <w:lang w:eastAsia="zh-CN"/>
        </w:rPr>
        <w:t>0300001</w:t>
      </w:r>
      <w:r w:rsidR="00B94CB7">
        <w:rPr>
          <w:rFonts w:ascii="Book Antiqua" w:eastAsia="宋体" w:hAnsi="Book Antiqua" w:cs="宋体" w:hint="eastAsia"/>
          <w:bCs/>
          <w:lang w:eastAsia="zh-CN"/>
        </w:rPr>
        <w:t>]</w:t>
      </w:r>
    </w:p>
    <w:p w14:paraId="7995515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ans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aliki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ur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ckingh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inzim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n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ll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e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eff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rl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n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mborla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V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ea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twor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DirecNet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terregul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m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centr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-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3738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9.1.20]</w:t>
      </w:r>
    </w:p>
    <w:p w14:paraId="705E5DB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yber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etheli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Keigu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th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ang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ang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34-21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7930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0100022]</w:t>
      </w:r>
    </w:p>
    <w:p w14:paraId="6F3DC03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Iughett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vio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ne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die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357–136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4236/health.2015.710150]</w:t>
      </w:r>
    </w:p>
    <w:p w14:paraId="2F03171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Valeri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agnuol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mbar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adar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a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anze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or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ticip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u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vas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76-3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5625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numecd.2005.10.012]</w:t>
      </w:r>
    </w:p>
    <w:p w14:paraId="249A31A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róbe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kic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zub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łaś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y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Ł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i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zymborska-Kajane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oje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ąsi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-1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1213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8.08.008]</w:t>
      </w:r>
    </w:p>
    <w:p w14:paraId="4A700BD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rm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sh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Kenn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r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net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la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as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id-b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u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intermitt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xi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69-127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32526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6-1790]</w:t>
      </w:r>
    </w:p>
    <w:p w14:paraId="4783231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edd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tenber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st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sse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nters-St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llingh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cob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06-414.e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4147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cjd.2018.08.193]</w:t>
      </w:r>
    </w:p>
    <w:p w14:paraId="0CE5864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ou-Sett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Gavo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93-4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4519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4.09.038]</w:t>
      </w:r>
    </w:p>
    <w:p w14:paraId="5C5D9E6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hlbor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li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genfeld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nd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h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st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urnov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lon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lanch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t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id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i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id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v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7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80-10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150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2/JCI107645]</w:t>
      </w:r>
    </w:p>
    <w:p w14:paraId="0E93716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omez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m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ch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loz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ño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bi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llej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for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rs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no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quenc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or-augmen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19-6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5553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14566233]</w:t>
      </w:r>
    </w:p>
    <w:p w14:paraId="4972199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iel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d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on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9008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1892-017-0927-7]</w:t>
      </w:r>
    </w:p>
    <w:p w14:paraId="394B9C6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ouad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halif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ouid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sou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yan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di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h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at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quenc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93-4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904277]</w:t>
      </w:r>
    </w:p>
    <w:p w14:paraId="24BBF54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alem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oElAsr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barb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Hila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fa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eu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ynd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61899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86/1758-5996-2-47]</w:t>
      </w:r>
    </w:p>
    <w:p w14:paraId="59BCB6A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erak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Å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gnu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ärnbla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Å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muel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bA1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-sec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wedi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iatr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qu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ist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SWEDIABKIDS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9-1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8464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4.01.029]</w:t>
      </w:r>
    </w:p>
    <w:p w14:paraId="37B7D7B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ukác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y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uhás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rg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d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ka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32-4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3532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399-5448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12.00848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22DA95E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guy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be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w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Ass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ndermeul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m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-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4440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pedi.12117]</w:t>
      </w:r>
    </w:p>
    <w:p w14:paraId="36B5179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illiam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elf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respir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05-100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7494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4-5491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11.03271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5C567B1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uttun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änkelä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ni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utal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ää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aso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uk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ce-a-wee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gr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D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37-7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930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12.10.737]</w:t>
      </w:r>
    </w:p>
    <w:p w14:paraId="7CBD9BB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'hoog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llinck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ethe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eg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epp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k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wol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ld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lu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bi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hab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49-35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1129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0269215510386254]</w:t>
      </w:r>
    </w:p>
    <w:p w14:paraId="110AA9D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u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gd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dw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m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yer-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e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'Agostin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covin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bele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fil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A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se-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16-4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0921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8-1775]</w:t>
      </w:r>
    </w:p>
    <w:p w14:paraId="6121B2E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rc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tem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utl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üks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ç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"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ipid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ngerha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stiocytosi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ersible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Broadb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itchar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iat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co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:289-293)"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c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7-19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4348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pedi.12277]</w:t>
      </w:r>
    </w:p>
    <w:p w14:paraId="64DA45E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n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h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ne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-W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yslipid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atio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bitu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et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th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Egyptian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Pediatric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Association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Gazet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6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3-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epag.2015.03.001]</w:t>
      </w:r>
    </w:p>
    <w:p w14:paraId="24B888E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adei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to-Sil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lt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imarã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fi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rel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e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2-8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6038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520-037X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06.4019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56690BE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tettl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le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wahl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ri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e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olipopro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ng-t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dict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-ye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ll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ter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2-2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9188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365-2796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06.01690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16F9FAF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h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ita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a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utono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rv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1-1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5676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589/jpts.26.111]</w:t>
      </w:r>
    </w:p>
    <w:p w14:paraId="0F1E17C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aakson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al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ska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to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k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usitup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fi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l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er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41-154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99490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7/00005768-200009000-00003]</w:t>
      </w:r>
    </w:p>
    <w:p w14:paraId="1083B1D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allberg-Henriks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nnar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nrik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ronz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li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st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h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iph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tochond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zy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nchan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44-10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570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31.12.1044]</w:t>
      </w:r>
    </w:p>
    <w:p w14:paraId="27498E6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ust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r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nosk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slani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shi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(a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D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21-4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4322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16.2.421]</w:t>
      </w:r>
    </w:p>
    <w:p w14:paraId="4BE9838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igl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ánchez-Quesad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dóñez-Llano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ixà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rb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r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i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ér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(a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-d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opro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if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40-6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8311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026-0495(00)80041-4]</w:t>
      </w:r>
    </w:p>
    <w:p w14:paraId="58669D2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2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aramuzz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ael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a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edo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udi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zzar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se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gel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ucco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V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pl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al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ysfunc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cta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aediat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2-1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4247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apa.12877]</w:t>
      </w:r>
    </w:p>
    <w:p w14:paraId="73A8420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ertoluc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é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l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inste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f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ñal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ys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dict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Worl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9-69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0697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4239/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jd.v</w:t>
      </w:r>
      <w:proofErr w:type="gramEnd"/>
      <w:r w:rsidRPr="002379B6">
        <w:rPr>
          <w:rFonts w:ascii="Book Antiqua" w:eastAsia="宋体" w:hAnsi="Book Antiqua" w:cs="宋体"/>
          <w:lang w:eastAsia="zh-CN"/>
        </w:rPr>
        <w:t>6.i5.679]</w:t>
      </w:r>
    </w:p>
    <w:p w14:paraId="18F9E45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uchsjäger-Mayr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ei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esin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e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itt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uh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ancesco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ancesco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metter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lz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95-18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3514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5.10.1795]</w:t>
      </w:r>
    </w:p>
    <w:p w14:paraId="45BA3A6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Vev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oua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naghu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lloo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st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uri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el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pac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ma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r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pi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ir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cro-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rocircu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DD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46-18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560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.46.11.1846]</w:t>
      </w:r>
    </w:p>
    <w:p w14:paraId="1460000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hau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I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ell-Berge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g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ah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etowsk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k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w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e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med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t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ppressio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lcifi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C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6-3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97809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b10-0328]</w:t>
      </w:r>
    </w:p>
    <w:p w14:paraId="41EDC84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erg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w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au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ah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ell-Berge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k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reaul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w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atu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p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ele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niqu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63-16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3628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11-3172]</w:t>
      </w:r>
    </w:p>
    <w:p w14:paraId="5A28834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au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ostolopoulo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d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29-16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45539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etabol.2015.09.002]</w:t>
      </w:r>
    </w:p>
    <w:p w14:paraId="5F4081C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ree-Gre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pp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urs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g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umgart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c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erzin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y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dea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ipo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pati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iph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647-36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0204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18-00433]</w:t>
      </w:r>
    </w:p>
    <w:p w14:paraId="48BF5A0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a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T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rend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dres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15-10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1833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4-5491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08.02493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6FECA05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esli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yl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zzil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tu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s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7-33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1134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2/(SICI)1096-9136(199704)14:4&lt;</w:t>
      </w:r>
      <w:proofErr w:type="gramStart"/>
      <w:r w:rsidRPr="002379B6">
        <w:rPr>
          <w:rFonts w:ascii="Book Antiqua" w:eastAsia="宋体" w:hAnsi="Book Antiqua" w:cs="宋体"/>
          <w:lang w:eastAsia="zh-CN"/>
        </w:rPr>
        <w:t>327::</w:t>
      </w:r>
      <w:proofErr w:type="gramEnd"/>
      <w:r w:rsidRPr="002379B6">
        <w:rPr>
          <w:rFonts w:ascii="Book Antiqua" w:eastAsia="宋体" w:hAnsi="Book Antiqua" w:cs="宋体"/>
          <w:lang w:eastAsia="zh-CN"/>
        </w:rPr>
        <w:t>AID-DIA315&gt;3.0.CO;2-6]</w:t>
      </w:r>
    </w:p>
    <w:p w14:paraId="63D1255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ah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wr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yer-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ort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81-4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7238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ecl.2010.05.011]</w:t>
      </w:r>
    </w:p>
    <w:p w14:paraId="699269B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abele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nn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ell-Berge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ka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ck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hrli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r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m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w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lcifi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ffer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lcificatio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lcifi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CACTI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33-28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5783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etes.52.11.2833]</w:t>
      </w:r>
    </w:p>
    <w:p w14:paraId="30EEC65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reenfield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mar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sh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ra-abdomi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oge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m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36-10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88915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em.87.3.8324]</w:t>
      </w:r>
    </w:p>
    <w:p w14:paraId="533C7D5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eltoniem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ki-Järvi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iko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ksa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kal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önnema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rkinjun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nuu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uutil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in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pt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erinsulin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resist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ele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371-13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3753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etes.50.6.1371]</w:t>
      </w:r>
    </w:p>
    <w:p w14:paraId="52A0EB6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amalh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ur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u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mbuí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bos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a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an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t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ran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agã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místocl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rs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-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1-2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4061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05.11.011]</w:t>
      </w:r>
    </w:p>
    <w:p w14:paraId="02740A9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otzer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rr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Dona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lv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lenos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nno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b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rquh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o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ele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3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19773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38/srep26379]</w:t>
      </w:r>
    </w:p>
    <w:p w14:paraId="38C613F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dell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am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ff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emon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cch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uz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ltra-marath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let-transplan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nne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cta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03-7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8783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592-016-0938-x]</w:t>
      </w:r>
    </w:p>
    <w:p w14:paraId="21F9134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adea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enstei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u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ow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ros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u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eit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razn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us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shi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3-5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150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09-1756]</w:t>
      </w:r>
    </w:p>
    <w:p w14:paraId="6B6435E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obert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f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ei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n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4-1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75462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399-5448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09.00567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7E7576F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ns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l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llosz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T-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nsloc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di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han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nsp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pp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1985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18-12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7603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52/jappl.1998.85.4.1218]</w:t>
      </w:r>
    </w:p>
    <w:p w14:paraId="7B6313F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4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Zorzan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l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od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d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og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ple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ive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sc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664-E6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5389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52/ajpendo.1986.251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6.E</w:t>
      </w:r>
      <w:proofErr w:type="gramEnd"/>
      <w:r w:rsidRPr="002379B6">
        <w:rPr>
          <w:rFonts w:ascii="Book Antiqua" w:eastAsia="宋体" w:hAnsi="Book Antiqua" w:cs="宋体"/>
          <w:lang w:eastAsia="zh-CN"/>
        </w:rPr>
        <w:t>664]</w:t>
      </w:r>
    </w:p>
    <w:p w14:paraId="2300CF6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Dona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isé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mpo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b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nsi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asu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Z-in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den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85-14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8102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etabol.2013.05.012]</w:t>
      </w:r>
    </w:p>
    <w:p w14:paraId="71218DF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/>
          <w:bCs/>
          <w:lang w:eastAsia="zh-CN"/>
        </w:rPr>
        <w:t>Ansell SKD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, Jester M, Tryggestad JB, Short KR. A pilot study of the effects of a high-intensity aerobic exercise session on heart rate variability and arterial compliance in adolescents with or without type 1 diabetes. </w:t>
      </w:r>
      <w:r w:rsidR="00B94CB7" w:rsidRPr="00B94CB7">
        <w:rPr>
          <w:rFonts w:ascii="Book Antiqua" w:eastAsia="宋体" w:hAnsi="Book Antiqua" w:cs="宋体"/>
          <w:bCs/>
          <w:i/>
          <w:lang w:eastAsia="zh-CN"/>
        </w:rPr>
        <w:t>Pediatr Diabetes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2020;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</w:t>
      </w:r>
      <w:r w:rsidR="00B94CB7" w:rsidRPr="00B94CB7">
        <w:rPr>
          <w:rFonts w:ascii="Book Antiqua" w:eastAsia="宋体" w:hAnsi="Book Antiqua" w:cs="宋体"/>
          <w:b/>
          <w:bCs/>
          <w:lang w:eastAsia="zh-CN"/>
        </w:rPr>
        <w:t>21</w:t>
      </w:r>
      <w:r w:rsidR="00B94CB7" w:rsidRPr="00B94CB7">
        <w:rPr>
          <w:rFonts w:ascii="Book Antiqua" w:eastAsia="宋体" w:hAnsi="Book Antiqua" w:cs="宋体"/>
          <w:bCs/>
          <w:lang w:eastAsia="zh-CN"/>
        </w:rPr>
        <w:t>: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</w:t>
      </w:r>
      <w:r w:rsidR="00B94CB7">
        <w:rPr>
          <w:rFonts w:ascii="Book Antiqua" w:eastAsia="宋体" w:hAnsi="Book Antiqua" w:cs="宋体"/>
          <w:bCs/>
          <w:lang w:eastAsia="zh-CN"/>
        </w:rPr>
        <w:t>486-495</w:t>
      </w:r>
      <w:r w:rsidR="00B94CB7" w:rsidRPr="00B94CB7">
        <w:rPr>
          <w:rFonts w:ascii="Book Antiqua" w:eastAsia="宋体" w:hAnsi="Book Antiqua" w:cs="宋体"/>
          <w:bCs/>
          <w:lang w:eastAsia="zh-CN"/>
        </w:rPr>
        <w:t xml:space="preserve"> </w:t>
      </w:r>
      <w:r w:rsidR="00B94CB7">
        <w:rPr>
          <w:rFonts w:ascii="Book Antiqua" w:eastAsia="宋体" w:hAnsi="Book Antiqua" w:cs="宋体" w:hint="eastAsia"/>
          <w:bCs/>
          <w:lang w:eastAsia="zh-CN"/>
        </w:rPr>
        <w:t>[</w:t>
      </w:r>
      <w:r w:rsidR="00B94CB7" w:rsidRPr="00B94CB7">
        <w:rPr>
          <w:rFonts w:ascii="Book Antiqua" w:eastAsia="宋体" w:hAnsi="Book Antiqua" w:cs="宋体"/>
          <w:bCs/>
          <w:lang w:eastAsia="zh-CN"/>
        </w:rPr>
        <w:t>PMID: 31951305</w:t>
      </w:r>
      <w:r w:rsidR="00B94CB7">
        <w:rPr>
          <w:rFonts w:ascii="Book Antiqua" w:eastAsia="宋体" w:hAnsi="Book Antiqua" w:cs="宋体" w:hint="eastAsia"/>
          <w:bCs/>
          <w:lang w:eastAsia="zh-CN"/>
        </w:rPr>
        <w:t xml:space="preserve"> DOI</w:t>
      </w:r>
      <w:r w:rsidR="00B94CB7" w:rsidRPr="00B94CB7">
        <w:rPr>
          <w:rFonts w:ascii="Book Antiqua" w:eastAsia="宋体" w:hAnsi="Book Antiqua" w:cs="宋体"/>
          <w:bCs/>
          <w:lang w:eastAsia="zh-CN"/>
        </w:rPr>
        <w:t>: 10.1111/pedi.12983</w:t>
      </w:r>
      <w:r w:rsidR="00B94CB7">
        <w:rPr>
          <w:rFonts w:ascii="Book Antiqua" w:eastAsia="宋体" w:hAnsi="Book Antiqua" w:cs="宋体" w:hint="eastAsia"/>
          <w:bCs/>
          <w:lang w:eastAsia="zh-CN"/>
        </w:rPr>
        <w:t>]</w:t>
      </w:r>
    </w:p>
    <w:p w14:paraId="2F4F232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iranj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V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Bray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mire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sk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s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pulmon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04-5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4288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002-9343(97)00251-9]</w:t>
      </w:r>
    </w:p>
    <w:p w14:paraId="0A03750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ensen-Urstad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ic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nsen-Ursta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ria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iffnes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ter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4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-6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0958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46/j.1365-2796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1999.00402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41ADE87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o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b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nnel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as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lamm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di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ri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erica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7-1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80645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res.2015.12.014]</w:t>
      </w:r>
    </w:p>
    <w:p w14:paraId="47BCAD7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ieleman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edamah-Muth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e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aturve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matak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l-c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i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al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o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RODI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spe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2-9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05206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12-2743-6]</w:t>
      </w:r>
    </w:p>
    <w:p w14:paraId="2C56C46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ikkanen-Dolenc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dé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sbl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rjutsal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r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raheim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o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sengård-Bärlu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rd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kka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o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nnDia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qu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4-5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0133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16-4189-8]</w:t>
      </w:r>
    </w:p>
    <w:p w14:paraId="17BA9DE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Quirk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nny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azebroo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a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-analy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63-11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9653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dme.12531]</w:t>
      </w:r>
    </w:p>
    <w:p w14:paraId="6D47AC7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err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wis-Bar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n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dr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mp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sty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en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IDDM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u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ut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57-7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688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38/sj.ejcn.1600478]</w:t>
      </w:r>
    </w:p>
    <w:p w14:paraId="71B0F28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5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ur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F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ep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es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ear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scrip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ici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33-5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586195]</w:t>
      </w:r>
    </w:p>
    <w:p w14:paraId="2C550B0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n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w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quenc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er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n-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u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diovas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ev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hab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98-6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8741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7/01.hjr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0000216546.07432.b</w:t>
      </w:r>
      <w:proofErr w:type="gramEnd"/>
      <w:r w:rsidRPr="002379B6">
        <w:rPr>
          <w:rFonts w:ascii="Book Antiqua" w:eastAsia="宋体" w:hAnsi="Book Antiqua" w:cs="宋体"/>
          <w:lang w:eastAsia="zh-CN"/>
        </w:rPr>
        <w:t>2]</w:t>
      </w:r>
    </w:p>
    <w:p w14:paraId="5594A0E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uss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n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l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bi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utfie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f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st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89-20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7737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1-2331]</w:t>
      </w:r>
    </w:p>
    <w:p w14:paraId="41ED687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ey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amarc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th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eus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i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n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Kerdan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amarc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ter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mpathoadrenerg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pi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r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ber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ir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22-42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0355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et.2007.10.003]</w:t>
      </w:r>
    </w:p>
    <w:p w14:paraId="4BCDF0C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azea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rou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rcesc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basa-Lhor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osi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o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402-e4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8174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4-5491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12.03757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3699ED3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avi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W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or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ck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i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t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ht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e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dical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p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oxid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ree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adi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i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43-155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4462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891-5849(02)01090-0]</w:t>
      </w:r>
    </w:p>
    <w:p w14:paraId="4A2D127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raus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d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ttencou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i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utoimmu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ent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-arginine/glutami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p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thesi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el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ioche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un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06-43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38355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2/cbf.1470]</w:t>
      </w:r>
    </w:p>
    <w:p w14:paraId="3E29683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ie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n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ell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n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we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dy'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fe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-2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1932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shs.2018.09.009]</w:t>
      </w:r>
    </w:p>
    <w:p w14:paraId="559101A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oedamah-Muth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l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lei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wre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lhou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l-ca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ar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n-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pu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er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acti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ear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tabas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2-1999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60-66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4327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05-0120-4]</w:t>
      </w:r>
    </w:p>
    <w:p w14:paraId="36F8D8B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oh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W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rd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lleg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ai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respir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tu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4-19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476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15.2.184]</w:t>
      </w:r>
    </w:p>
    <w:p w14:paraId="039F43D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indis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uill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rgè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lim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41-3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6921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et.2010.06.002]</w:t>
      </w:r>
    </w:p>
    <w:p w14:paraId="0FFA7B0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hillaró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lo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-Rou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aig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dro-Bot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ndro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6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1-1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2749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metabol.2013.10.002]</w:t>
      </w:r>
    </w:p>
    <w:p w14:paraId="174D9E6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ilv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A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ghav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nc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hmid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uz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F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lt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azi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0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ynd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86768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86/s13098-019-0419-9]</w:t>
      </w:r>
    </w:p>
    <w:p w14:paraId="17C34C8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s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i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dicta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ed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f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is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M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ubli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3434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86/1471-2458-13-67]</w:t>
      </w:r>
    </w:p>
    <w:p w14:paraId="3A5BD93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ikkanen-Dolenc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dé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sbl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rjutsal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or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raheim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o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kkan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o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nnDia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matu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ta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dn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sea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27-17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0383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7-0615]</w:t>
      </w:r>
    </w:p>
    <w:p w14:paraId="70A81A3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amalh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a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]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rq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ra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0-26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4385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590/s0004-27302008000200013]</w:t>
      </w:r>
    </w:p>
    <w:p w14:paraId="7C01D17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n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Por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ris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ch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ras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ath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pidem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4-8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4345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93/oxfordjournals.aje.a116604]</w:t>
      </w:r>
    </w:p>
    <w:p w14:paraId="6CCECD2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lber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ssa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r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wire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09-6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5681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14566231]</w:t>
      </w:r>
    </w:p>
    <w:p w14:paraId="54A221A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7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azeau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basa-Lhor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ych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rcescu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r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mo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08-21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6896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8-0720]</w:t>
      </w:r>
    </w:p>
    <w:p w14:paraId="6AF293B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ies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ah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l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dent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havior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nes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i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utcom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i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pidemiolog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teratur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J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Sport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Health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lang w:eastAsia="zh-CN"/>
        </w:rPr>
        <w:t>Sci</w:t>
      </w:r>
      <w:r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lang w:eastAsia="zh-CN"/>
        </w:rPr>
        <w:t>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–3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jshs.2012.10.005]</w:t>
      </w:r>
    </w:p>
    <w:p w14:paraId="771A5B6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7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Gi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itsk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ur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5153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11892-016-0771-1]</w:t>
      </w:r>
    </w:p>
    <w:p w14:paraId="4930683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ockcrof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E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rend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in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a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90-59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7851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3/EP088219]</w:t>
      </w:r>
    </w:p>
    <w:p w14:paraId="6119CC1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amach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alasse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ss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H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regul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l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erc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-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640716]</w:t>
      </w:r>
    </w:p>
    <w:p w14:paraId="35B728E2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Mah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reir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n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ur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quirem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inta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no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iphas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ne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63-9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11899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06-2263]</w:t>
      </w:r>
    </w:p>
    <w:p w14:paraId="4EA8251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alassett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i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r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ss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tece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terregul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sequ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61-176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8296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betes.52.7.1761]</w:t>
      </w:r>
    </w:p>
    <w:p w14:paraId="23A4C08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s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pecti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14-9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434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0900300439]</w:t>
      </w:r>
    </w:p>
    <w:p w14:paraId="027A993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eli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eri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nagaw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h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lon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r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g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0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95-9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03849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56/NEJM198204153061503]</w:t>
      </w:r>
    </w:p>
    <w:p w14:paraId="34559AB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8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rancescat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jčević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card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bohyd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quir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centrat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16-11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7675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19826962]</w:t>
      </w:r>
    </w:p>
    <w:p w14:paraId="531D4B5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ockm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ard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x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fferen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tiliz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m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lic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pp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u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41-5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4209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39/apnm-2017-0559]</w:t>
      </w:r>
    </w:p>
    <w:p w14:paraId="25E0A99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alassett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i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r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n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terregul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u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44-515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4148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02-020757]</w:t>
      </w:r>
    </w:p>
    <w:p w14:paraId="36D7D7C8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8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alassett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i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rr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sser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unterregul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tece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m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8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16-E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99878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52/ajpendo.00480.2002]</w:t>
      </w:r>
    </w:p>
    <w:p w14:paraId="117DF52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ahariev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ns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aliki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m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ll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long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r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r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l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0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9-1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46792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pedi.12799]</w:t>
      </w:r>
    </w:p>
    <w:p w14:paraId="2832259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ot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N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c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rend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rew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uthbert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genmak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ephe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pac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triment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cli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04-6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2810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18-01309]</w:t>
      </w:r>
    </w:p>
    <w:p w14:paraId="26D9F97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rons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ow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ptim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rre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t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-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er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-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45533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8-1475]</w:t>
      </w:r>
    </w:p>
    <w:p w14:paraId="13430BC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ah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amalinga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ur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ri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hole-bo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du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tiliz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193-42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96242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10/jc.2012-1604]</w:t>
      </w:r>
    </w:p>
    <w:p w14:paraId="0E271C0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19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Lasca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nne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nco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n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rew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eenfie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arendr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titu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r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T1DM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dre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m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qualita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Lo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O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1080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2379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371/journal.pone.0108019]</w:t>
      </w:r>
    </w:p>
    <w:p w14:paraId="0D6AC00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inclai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J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n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hatariy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na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u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pert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in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ideli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mphas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l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cu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mmar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3-7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4989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dme.14135]</w:t>
      </w:r>
    </w:p>
    <w:p w14:paraId="5355F96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anteusani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F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re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uci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rdol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icc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lan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ccio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Inv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937-9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496444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BF03345247]</w:t>
      </w:r>
    </w:p>
    <w:p w14:paraId="244DBFF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ernardin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nel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a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ova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lmett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ita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rric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K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her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Acta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Bio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3-15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5796088]</w:t>
      </w:r>
    </w:p>
    <w:p w14:paraId="55CAD8A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jčević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ndid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alon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card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ancesca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onal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pproa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Rel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balan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ari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fere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hod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53-11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274409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20945372]</w:t>
      </w:r>
    </w:p>
    <w:p w14:paraId="61E72C2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19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manouch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b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ked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sum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ichi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k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fo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eakfa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ve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-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16105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S0168-8227(02)00099-2]</w:t>
      </w:r>
    </w:p>
    <w:p w14:paraId="7C96B78D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nn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lc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ul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handwal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for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fo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ers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erob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2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69-67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37463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1-1844]</w:t>
      </w:r>
    </w:p>
    <w:p w14:paraId="3D0C8A1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urn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uzi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a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nsea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ilduf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mpb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ack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ng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lti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ist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an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99-1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64613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sms.12202]</w:t>
      </w:r>
    </w:p>
    <w:p w14:paraId="2519931B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20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ampb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lk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n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even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urn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ack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a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w-glyc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e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d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na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prand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er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ssoci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lammato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er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vi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te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ro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r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ctur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llow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ve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845-185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7848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4-0186]</w:t>
      </w:r>
    </w:p>
    <w:p w14:paraId="612D3FF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o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WHK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elf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urn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b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-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bohyd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p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o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pri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loo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yo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ividu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12-6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7016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dme.13914]</w:t>
      </w:r>
    </w:p>
    <w:p w14:paraId="1FFC83D6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iz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lcol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w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e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specti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Perform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h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our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nt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ect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6-4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85376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s18-0016]</w:t>
      </w:r>
    </w:p>
    <w:p w14:paraId="355A61B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Isco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K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derate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mitt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ork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u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a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thl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24-8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38844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1/j.1464-5491.</w:t>
      </w:r>
      <w:proofErr w:type="gramStart"/>
      <w:r w:rsidRPr="002379B6">
        <w:rPr>
          <w:rFonts w:ascii="Book Antiqua" w:eastAsia="宋体" w:hAnsi="Book Antiqua" w:cs="宋体"/>
          <w:lang w:eastAsia="zh-CN"/>
        </w:rPr>
        <w:t>2011.03274.x</w:t>
      </w:r>
      <w:proofErr w:type="gramEnd"/>
      <w:r w:rsidRPr="002379B6">
        <w:rPr>
          <w:rFonts w:ascii="Book Antiqua" w:eastAsia="宋体" w:hAnsi="Book Antiqua" w:cs="宋体"/>
          <w:lang w:eastAsia="zh-CN"/>
        </w:rPr>
        <w:t>]</w:t>
      </w:r>
    </w:p>
    <w:p w14:paraId="67627893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Aule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rsburg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erc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oo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enk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Isaa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'Ne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just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ov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5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36-164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1681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s00125-016-3981-9]</w:t>
      </w:r>
    </w:p>
    <w:p w14:paraId="47B87EDC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alassett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dd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T1DM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rju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mprehens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olog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boke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A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h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&amp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n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.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110040</w:t>
      </w:r>
    </w:p>
    <w:p w14:paraId="0BE7A78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damo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dell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siragh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errul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crì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zzigalupp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rruzz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verar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cord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uz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utoimmu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a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t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fil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denta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el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ranspla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-3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9839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727/096368916X693022]</w:t>
      </w:r>
    </w:p>
    <w:p w14:paraId="51118A5A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0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hiffr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rik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li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ros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tabol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spon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st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-depen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subcutane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us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v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ven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8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55-26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3760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7.3.255]</w:t>
      </w:r>
    </w:p>
    <w:p w14:paraId="28F5890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oy-Flemin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le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ssi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ppè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mel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lbekr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aou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douceu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egaul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basa-Lhor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-prand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ul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um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rapy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ndomiz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rossov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ia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4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4-30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16515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16/j.diabet.2018.08.002]</w:t>
      </w:r>
    </w:p>
    <w:p w14:paraId="6E9654FD" w14:textId="74CA36F8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1</w:t>
      </w:r>
      <w:r>
        <w:rPr>
          <w:rFonts w:ascii="Book Antiqua" w:eastAsia="宋体" w:hAnsi="Book Antiqua" w:cs="宋体"/>
          <w:lang w:eastAsia="zh-CN"/>
        </w:rPr>
        <w:t xml:space="preserve"> </w:t>
      </w:r>
      <w:bookmarkStart w:id="110" w:name="OLE_LINK79"/>
      <w:bookmarkStart w:id="111" w:name="OLE_LINK80"/>
      <w:r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esearch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i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Childre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Network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(DirecNet)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tudy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roup</w:t>
      </w:r>
      <w:bookmarkEnd w:id="110"/>
      <w:bookmarkEnd w:id="111"/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aliki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ll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mborla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allo-Schar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x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n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ued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l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X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inzim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spen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00-220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700329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06-0495]</w:t>
      </w:r>
    </w:p>
    <w:p w14:paraId="1847556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Ha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ebrows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minsk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anul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bi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ff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x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mitt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ycaem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elec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rk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29-24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892686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55/s-0043-110482]</w:t>
      </w:r>
    </w:p>
    <w:p w14:paraId="03A38AF7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cot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N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hepher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raus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agenmak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J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ck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me-b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ain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rrier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opl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p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2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05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71-57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158473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13/EP088097]</w:t>
      </w:r>
    </w:p>
    <w:p w14:paraId="3416CA9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Tagougui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leb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basa-Lhor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nef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m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chnolog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vanc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nag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ou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hysic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tiv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Front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(Lausanne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8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9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7135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389/fendo.2018.00818]</w:t>
      </w:r>
    </w:p>
    <w:p w14:paraId="6967112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ad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K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schake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el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esch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ieb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ehl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sserschmid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fman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ccurac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CGM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rv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ellitu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Nutr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51795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3390/nu8080489]</w:t>
      </w:r>
    </w:p>
    <w:p w14:paraId="32098FCF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6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ra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v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nsembian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ug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rmola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vogar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Zaccar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veal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ay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ctur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lastRenderedPageBreak/>
        <w:t>intermitt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igh-intens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ontrai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2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763-76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8071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9/dia.2010.0038]</w:t>
      </w:r>
    </w:p>
    <w:p w14:paraId="33DECA1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urckhard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A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et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f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c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nd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acilit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ldr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9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1-5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3062064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9/dia.2018.0292]</w:t>
      </w:r>
    </w:p>
    <w:p w14:paraId="04FBE904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8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amiołkowska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amiołkows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Łuczyńsk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łwińs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ssowsk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łowińs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lszewsk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a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al-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Varia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ndothel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un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olesc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echnology--N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sibilit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crea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diovascu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isk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R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6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0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438531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66493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55/2016/4385312]</w:t>
      </w:r>
    </w:p>
    <w:p w14:paraId="4F270051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19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illik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-in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al-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onito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bohyd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ak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gorithm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bservatio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ie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tudy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819-8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159951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9/dia.2011.0052]</w:t>
      </w:r>
    </w:p>
    <w:p w14:paraId="2643F04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herr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JL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engi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ler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ark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ur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rr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antwel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mborlan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V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inzim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rea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i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arge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us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osed-loo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iv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igh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ou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teced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fterno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3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909-291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3757427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c13-0010]</w:t>
      </w:r>
    </w:p>
    <w:p w14:paraId="1766A1C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e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ock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o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e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o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thol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ttera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rosm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urtz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avi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o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.</w:t>
      </w:r>
      <w:r>
        <w:rPr>
          <w:rFonts w:ascii="Book Antiqua" w:eastAsia="宋体" w:hAnsi="Book Antiqua" w:cs="宋体"/>
          <w:lang w:eastAsia="zh-CN"/>
        </w:rPr>
        <w:t xml:space="preserve"> </w:t>
      </w:r>
      <w:bookmarkStart w:id="112" w:name="OLE_LINK73"/>
      <w:bookmarkStart w:id="113" w:name="OLE_LINK74"/>
      <w:r w:rsidRPr="002379B6">
        <w:rPr>
          <w:rFonts w:ascii="Book Antiqua" w:eastAsia="宋体" w:hAnsi="Book Antiqua" w:cs="宋体"/>
          <w:lang w:eastAsia="zh-CN"/>
        </w:rPr>
        <w:t>Explora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erformanc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br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los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oop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iv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lgorith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a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clud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liver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imi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esign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tec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ain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bookmarkEnd w:id="112"/>
      <w:bookmarkEnd w:id="113"/>
      <w:r w:rsidRPr="002379B6">
        <w:rPr>
          <w:rFonts w:ascii="Book Antiqua" w:eastAsia="宋体" w:hAnsi="Book Antiqua" w:cs="宋体"/>
          <w:lang w:eastAsia="zh-CN"/>
        </w:rPr>
        <w:t>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J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7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1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8-7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762114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177/1932296816668876]</w:t>
      </w:r>
    </w:p>
    <w:p w14:paraId="57580C2E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Breton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D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row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rvetski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lla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pchya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A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er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M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ovatchev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P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dd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ear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at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ign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rol-to-rang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rtific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ncrea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ystem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mprov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h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ote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gains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ing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es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Th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14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506-51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470213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89/dia.2013.0333]</w:t>
      </w:r>
    </w:p>
    <w:p w14:paraId="67D81AD9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lastRenderedPageBreak/>
        <w:t>22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Sonnenberg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GE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Kemm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W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erg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insulin-dependent)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atien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ontinu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cutaneo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fusion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ven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duc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aemia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990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3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96-703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7680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007/BF00400572]</w:t>
      </w:r>
    </w:p>
    <w:p w14:paraId="688AE460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4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abasa-Lhoret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R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ourqu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cro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hiass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JL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uidelin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eme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ductio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fo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ostprandia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of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ffer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tie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uration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yp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iabeti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bject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reate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tensively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it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basal-bolus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regimen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(ultralente-lispro)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1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24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625-63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1315820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2337/diacare.24.4.625]</w:t>
      </w:r>
    </w:p>
    <w:p w14:paraId="33682625" w14:textId="77777777" w:rsidR="002379B6" w:rsidRPr="002379B6" w:rsidRDefault="002379B6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2379B6">
        <w:rPr>
          <w:rFonts w:ascii="Book Antiqua" w:eastAsia="宋体" w:hAnsi="Book Antiqua" w:cs="宋体"/>
          <w:lang w:eastAsia="zh-CN"/>
        </w:rPr>
        <w:t>225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Dubé</w:t>
      </w:r>
      <w:r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Pr="002379B6">
        <w:rPr>
          <w:rFonts w:ascii="Book Antiqua" w:eastAsia="宋体" w:hAnsi="Book Antiqua" w:cs="宋体"/>
          <w:lang w:eastAsia="zh-CN"/>
        </w:rPr>
        <w:t>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Weisnagel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J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Prud'homm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,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Lavoi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C.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Exerci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n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newer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insulins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ow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much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glucose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supplement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to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avoid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hypoglycemia?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Med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ci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Pr="002379B6">
        <w:rPr>
          <w:rFonts w:ascii="Book Antiqua" w:eastAsia="宋体" w:hAnsi="Book Antiqua" w:cs="宋体"/>
          <w:i/>
          <w:iCs/>
          <w:lang w:eastAsia="zh-CN"/>
        </w:rPr>
        <w:t>Exerc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2005;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Pr="002379B6">
        <w:rPr>
          <w:rFonts w:ascii="Book Antiqua" w:eastAsia="宋体" w:hAnsi="Book Antiqua" w:cs="宋体"/>
          <w:lang w:eastAsia="zh-CN"/>
        </w:rPr>
        <w:t>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276-128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[PMID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6118572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DOI:</w:t>
      </w:r>
      <w:r>
        <w:rPr>
          <w:rFonts w:ascii="Book Antiqua" w:eastAsia="宋体" w:hAnsi="Book Antiqua" w:cs="宋体"/>
          <w:lang w:eastAsia="zh-CN"/>
        </w:rPr>
        <w:t xml:space="preserve"> </w:t>
      </w:r>
      <w:r w:rsidRPr="002379B6">
        <w:rPr>
          <w:rFonts w:ascii="Book Antiqua" w:eastAsia="宋体" w:hAnsi="Book Antiqua" w:cs="宋体"/>
          <w:lang w:eastAsia="zh-CN"/>
        </w:rPr>
        <w:t>10.1249/01.mss.0000174950.25188.36]</w:t>
      </w:r>
    </w:p>
    <w:p w14:paraId="3D8C292A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2</w:t>
      </w:r>
      <w:r>
        <w:rPr>
          <w:rFonts w:ascii="Book Antiqua" w:eastAsia="宋体" w:hAnsi="Book Antiqua" w:cs="宋体" w:hint="eastAsia"/>
          <w:lang w:eastAsia="zh-CN"/>
        </w:rPr>
        <w:t>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Bussau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VA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erreir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-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xim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print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ve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pproac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unt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-mediat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a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6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9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601-60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6505513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iacare.29.03.</w:t>
      </w:r>
      <w:proofErr w:type="gramStart"/>
      <w:r w:rsidR="002379B6" w:rsidRPr="002379B6">
        <w:rPr>
          <w:rFonts w:ascii="Book Antiqua" w:eastAsia="宋体" w:hAnsi="Book Antiqua" w:cs="宋体"/>
          <w:lang w:eastAsia="zh-CN"/>
        </w:rPr>
        <w:t>06.dc</w:t>
      </w:r>
      <w:proofErr w:type="gramEnd"/>
      <w:r w:rsidR="002379B6" w:rsidRPr="002379B6">
        <w:rPr>
          <w:rFonts w:ascii="Book Antiqua" w:eastAsia="宋体" w:hAnsi="Book Antiqua" w:cs="宋体"/>
          <w:lang w:eastAsia="zh-CN"/>
        </w:rPr>
        <w:t>05-1764]</w:t>
      </w:r>
    </w:p>
    <w:p w14:paraId="45141449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2</w:t>
      </w:r>
      <w:r>
        <w:rPr>
          <w:rFonts w:ascii="Book Antiqua" w:eastAsia="宋体" w:hAnsi="Book Antiqua" w:cs="宋体" w:hint="eastAsia"/>
          <w:lang w:eastAsia="zh-CN"/>
        </w:rPr>
        <w:t>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Bussau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VA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erreir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-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pri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rform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i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oderate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arl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ost-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a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a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7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50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815-181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758379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07/s00125-007-0727-8]</w:t>
      </w:r>
    </w:p>
    <w:p w14:paraId="2E5B212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2</w:t>
      </w:r>
      <w:r>
        <w:rPr>
          <w:rFonts w:ascii="Book Antiqua" w:eastAsia="宋体" w:hAnsi="Book Antiqua" w:cs="宋体" w:hint="eastAsia"/>
          <w:lang w:eastAsia="zh-CN"/>
        </w:rPr>
        <w:t>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West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J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ort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ephe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loo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spons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-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pid-act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ft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unn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Sport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Sc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0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781-78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49622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80/02640411003734093]</w:t>
      </w:r>
    </w:p>
    <w:p w14:paraId="791430A1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 w:hint="eastAsia"/>
          <w:lang w:eastAsia="zh-CN"/>
        </w:rPr>
        <w:t>2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Taplin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CE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br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ess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Fan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ha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iallo-Schar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ost-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cturn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hildr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0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57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784-</w:t>
      </w:r>
      <w:proofErr w:type="gramStart"/>
      <w:r w:rsidR="002379B6" w:rsidRPr="002379B6">
        <w:rPr>
          <w:rFonts w:ascii="Book Antiqua" w:eastAsia="宋体" w:hAnsi="Book Antiqua" w:cs="宋体"/>
          <w:lang w:eastAsia="zh-CN"/>
        </w:rPr>
        <w:t>8.e</w:t>
      </w:r>
      <w:proofErr w:type="gramEnd"/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65047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j.jpeds.2010.06.004]</w:t>
      </w:r>
    </w:p>
    <w:p w14:paraId="169A91A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Garg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S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z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ile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uckingha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lov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lonof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h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els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aufm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R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utomat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uspens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lastRenderedPageBreak/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elivery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-clin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SPI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udy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Th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2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4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5-20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231608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89/dia.2011.0292]</w:t>
      </w:r>
    </w:p>
    <w:p w14:paraId="42D3064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Yardley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JE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ig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rki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dde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enn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P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sistanc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3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420-42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32172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j.jcjd.2013.07.020]</w:t>
      </w:r>
    </w:p>
    <w:p w14:paraId="34A5356D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Campbell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D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alk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ene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I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akovljev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G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evens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es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J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arg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-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ost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pid-act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serv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arly-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u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ate-onse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ti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3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36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217-222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351472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c12-2467]</w:t>
      </w:r>
    </w:p>
    <w:p w14:paraId="40FF69B2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3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Schiavon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all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udv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Y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su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bell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ilic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ptimiz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s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fus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t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mplic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rtifici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ncrea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Sci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3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7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461-146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35117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77/193229681300700606]</w:t>
      </w:r>
    </w:p>
    <w:p w14:paraId="21869600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anne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T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siol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ordonour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laesi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m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o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een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e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aufm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R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ILGRI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udy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ilic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odel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dictiv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ow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nagem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yste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easibil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you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Technol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Th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4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38-34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44707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89/dia.2013.0327]</w:t>
      </w:r>
    </w:p>
    <w:p w14:paraId="43354AA7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Campbell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D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alk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urn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evens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onzalez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haw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es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J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rap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etar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justm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rmaliz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cturn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ft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ven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ndomiz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troll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ial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BM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Ope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R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5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3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00008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601987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36/bmjdrc-2015-000085]</w:t>
      </w:r>
    </w:p>
    <w:p w14:paraId="6E7DBB89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Cherubini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V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esuit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kram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bbon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onfant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rnald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'Annunzi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rong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ombard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iccinn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chiaffin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n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umin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int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iprian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inu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enz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erri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Ventric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rtolan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h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caramuzz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ptim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dictiv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ow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nagem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etting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olesc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0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7-11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037875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11/pedi.12792]</w:t>
      </w:r>
    </w:p>
    <w:p w14:paraId="689072EC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ckste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uel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irnbaum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ber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oeh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ourij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ojza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fersch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etz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ofman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ourij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-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loo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lastRenderedPageBreak/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eve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etermin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mou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rall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minister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arbohydra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-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ndomiz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ross-Ov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ial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Nutri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117436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3390/nu11061287]</w:t>
      </w:r>
    </w:p>
    <w:p w14:paraId="0895C731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3</w:t>
      </w:r>
      <w:r>
        <w:rPr>
          <w:rFonts w:ascii="Book Antiqua" w:eastAsia="宋体" w:hAnsi="Book Antiqua" w:cs="宋体" w:hint="eastAsia"/>
          <w:lang w:eastAsia="zh-CN"/>
        </w:rPr>
        <w:t>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Zaharieva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P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Gaug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oon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Vienneau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dde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mprov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pen-Loop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tro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="002379B6" w:rsidRPr="002379B6">
        <w:rPr>
          <w:rFonts w:ascii="Book Antiqua" w:eastAsia="宋体" w:hAnsi="Book Antiqua" w:cs="宋体"/>
          <w:lang w:eastAsia="zh-CN"/>
        </w:rPr>
        <w:t>With</w:t>
      </w:r>
      <w:proofErr w:type="gram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as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9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inu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efo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erob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ti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tinuo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ubcutaneo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fusion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42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824-83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079611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c18-2204]</w:t>
      </w:r>
    </w:p>
    <w:p w14:paraId="75075526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 w:hint="eastAsia"/>
          <w:lang w:eastAsia="zh-CN"/>
        </w:rPr>
        <w:t>3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oser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O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ckste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uel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irnbaum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ber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oeh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ourij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ojza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oll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im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fersch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etz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rack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M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ofman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ourij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duc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eglude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s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ultipl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essio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mprov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im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p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uglyca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opl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ndomiz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rossov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ial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Ob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1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49-35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022145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11/dom.13534]</w:t>
      </w:r>
    </w:p>
    <w:p w14:paraId="355A9568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Zaharieva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P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ina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Yavelber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amnik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V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dde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sadvantag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ump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v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ump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="002379B6" w:rsidRPr="002379B6">
        <w:rPr>
          <w:rFonts w:ascii="Book Antiqua" w:eastAsia="宋体" w:hAnsi="Book Antiqua" w:cs="宋体"/>
          <w:lang w:eastAsia="zh-CN"/>
        </w:rPr>
        <w:t>On</w:t>
      </w:r>
      <w:proofErr w:type="gramEnd"/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ur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termitt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igh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ul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20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44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62-16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141669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j.jcjd.2019.05.015]</w:t>
      </w:r>
    </w:p>
    <w:p w14:paraId="6F228155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Pivovarov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JA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ap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ddel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urr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rspectiv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you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Pediatr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5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6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42-25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575432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11/pedi.12272]</w:t>
      </w:r>
    </w:p>
    <w:p w14:paraId="19C88FD2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Williams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J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else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els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k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sideration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lang w:eastAsia="zh-CN"/>
        </w:rPr>
        <w:t>ACSM</w:t>
      </w:r>
      <w:r w:rsidR="002379B6" w:rsidRPr="002379B6">
        <w:rPr>
          <w:rFonts w:eastAsia="宋体"/>
          <w:i/>
          <w:lang w:eastAsia="zh-CN"/>
        </w:rPr>
        <w:t>ʼ</w:t>
      </w:r>
      <w:r w:rsidR="002379B6" w:rsidRPr="002379B6">
        <w:rPr>
          <w:rFonts w:ascii="Book Antiqua" w:eastAsia="宋体" w:hAnsi="Book Antiqua" w:cs="宋体"/>
          <w:i/>
          <w:lang w:eastAsia="zh-CN"/>
        </w:rPr>
        <w:t>s</w:t>
      </w:r>
      <w:r w:rsidR="002379B6"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lang w:eastAsia="zh-CN"/>
        </w:rPr>
        <w:t>Health</w:t>
      </w:r>
      <w:r w:rsidR="002379B6"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lang w:eastAsia="zh-CN"/>
        </w:rPr>
        <w:t>&amp;</w:t>
      </w:r>
      <w:r w:rsidR="002379B6"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lang w:eastAsia="zh-CN"/>
        </w:rPr>
        <w:t>Fitness</w:t>
      </w:r>
      <w:r w:rsidR="002379B6" w:rsidRPr="00770A3A">
        <w:rPr>
          <w:rFonts w:ascii="Book Antiqua" w:eastAsia="宋体" w:hAnsi="Book Antiqua" w:cs="宋体"/>
          <w:i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lang w:eastAsia="zh-CN"/>
        </w:rPr>
        <w:t>Journ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8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lang w:eastAsia="zh-CN"/>
        </w:rPr>
        <w:t>22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</w:t>
      </w:r>
      <w:r w:rsidR="002379B6" w:rsidRPr="002379B6">
        <w:rPr>
          <w:rFonts w:ascii="Book Antiqua" w:eastAsia="宋体" w:hAnsi="Book Antiqua" w:cs="Verdana"/>
          <w:lang w:eastAsia="zh-CN"/>
        </w:rPr>
        <w:t>–</w:t>
      </w:r>
      <w:r w:rsidR="002379B6" w:rsidRPr="002379B6">
        <w:rPr>
          <w:rFonts w:ascii="Book Antiqua" w:eastAsia="宋体" w:hAnsi="Book Antiqua" w:cs="宋体"/>
          <w:lang w:eastAsia="zh-CN"/>
        </w:rPr>
        <w:t>1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249/FIT.0000000000000359]</w:t>
      </w:r>
    </w:p>
    <w:p w14:paraId="3E421B2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3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Chimen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enned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irantharakuma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rew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arendr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ha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eal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enefi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ellitus?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iteratu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="002379B6" w:rsidRPr="002379B6">
        <w:rPr>
          <w:rFonts w:ascii="Book Antiqua" w:eastAsia="宋体" w:hAnsi="Book Antiqua" w:cs="宋体"/>
          <w:lang w:eastAsia="zh-CN"/>
        </w:rPr>
        <w:t>review</w:t>
      </w:r>
      <w:proofErr w:type="gramEnd"/>
      <w:r w:rsidR="002379B6" w:rsidRPr="002379B6">
        <w:rPr>
          <w:rFonts w:ascii="Book Antiqua" w:eastAsia="宋体" w:hAnsi="Book Antiqua" w:cs="宋体"/>
          <w:lang w:eastAsia="zh-CN"/>
        </w:rPr>
        <w:t>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olog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2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55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542-55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218948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07/s00125-011-2403-2]</w:t>
      </w:r>
    </w:p>
    <w:p w14:paraId="09191D16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Riddell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MC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all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mar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apl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E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olfss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umb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owalsk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basa-Lhore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cCrimm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um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na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raha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od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alassetti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illá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S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e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ter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L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tz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affe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LM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lastRenderedPageBreak/>
        <w:t>managem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sens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tatement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Lancet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7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5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77-39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812645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S2213-8587(17)30014-1]</w:t>
      </w:r>
    </w:p>
    <w:p w14:paraId="237D8E04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5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Pongrac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Barlovic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ikkanen-Dolen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roop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even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evelopm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ogress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Kidne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sea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urr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Rep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9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4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115225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07/s11892-019-1157-y]</w:t>
      </w:r>
    </w:p>
    <w:p w14:paraId="22BDEBB3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Baevre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H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øvik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s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eierva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etabol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spons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ain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you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sulin-depend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ic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Scand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Lab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Inves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985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45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9-11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89012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3109/00365518509160982]</w:t>
      </w:r>
    </w:p>
    <w:p w14:paraId="6B07E700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Farinha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JB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of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anto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Boen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P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mi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Vieir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F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acedo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CO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odrigues-Krau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ischak-Oliveir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ut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ycemic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espons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lo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-week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igh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raini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otoco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tient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R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lin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Prac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19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53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11-113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1195026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016/j.diabres.2019.06.001]</w:t>
      </w:r>
    </w:p>
    <w:p w14:paraId="2935D4F3" w14:textId="0099C8F2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4</w:t>
      </w:r>
      <w:r>
        <w:rPr>
          <w:rFonts w:ascii="Book Antiqua" w:eastAsia="宋体" w:hAnsi="Book Antiqua" w:cs="宋体" w:hint="eastAsia"/>
          <w:lang w:eastAsia="zh-CN"/>
        </w:rPr>
        <w:t>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American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iabetes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Association</w:t>
      </w:r>
      <w:r w:rsidR="002379B6" w:rsidRPr="002379B6">
        <w:rPr>
          <w:rFonts w:ascii="Book Antiqua" w:eastAsia="宋体" w:hAnsi="Book Antiqua" w:cs="宋体"/>
          <w:lang w:eastAsia="zh-CN"/>
        </w:rPr>
        <w:t>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/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4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7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Suppl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1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58-S6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4693927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iacare.</w:t>
      </w:r>
      <w:proofErr w:type="gramStart"/>
      <w:r w:rsidR="002379B6" w:rsidRPr="002379B6">
        <w:rPr>
          <w:rFonts w:ascii="Book Antiqua" w:eastAsia="宋体" w:hAnsi="Book Antiqua" w:cs="宋体"/>
          <w:lang w:eastAsia="zh-CN"/>
        </w:rPr>
        <w:t>27.2007.s</w:t>
      </w:r>
      <w:proofErr w:type="gramEnd"/>
      <w:r w:rsidR="002379B6" w:rsidRPr="002379B6">
        <w:rPr>
          <w:rFonts w:ascii="Book Antiqua" w:eastAsia="宋体" w:hAnsi="Book Antiqua" w:cs="宋体"/>
          <w:lang w:eastAsia="zh-CN"/>
        </w:rPr>
        <w:t>58]</w:t>
      </w:r>
    </w:p>
    <w:p w14:paraId="11374220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</w:t>
      </w:r>
      <w:r>
        <w:rPr>
          <w:rFonts w:ascii="Book Antiqua" w:eastAsia="宋体" w:hAnsi="Book Antiqua" w:cs="宋体" w:hint="eastAsia"/>
          <w:lang w:eastAsia="zh-CN"/>
        </w:rPr>
        <w:t>4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Guelfi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KJ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termitt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igh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o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crea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isk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arl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ost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ypoglycemi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es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Car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5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8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416-418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5677802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2337/diacare.28.2.416]</w:t>
      </w:r>
    </w:p>
    <w:p w14:paraId="0FF082EB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5</w:t>
      </w:r>
      <w:r>
        <w:rPr>
          <w:rFonts w:ascii="Book Antiqua" w:eastAsia="宋体" w:hAnsi="Book Antiqua" w:cs="宋体" w:hint="eastAsia"/>
          <w:lang w:eastAsia="zh-CN"/>
        </w:rPr>
        <w:t>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Guelfi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KJ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Ratnam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N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my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A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Jone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W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ourni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ffec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termitten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igh-intens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mpar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ontinuou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moderat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xerci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lucos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roduc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utiliz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dividual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Am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J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Physiol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Endocrinol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Metab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07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292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865-E87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7339500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52/ajpendo.00533.2006]</w:t>
      </w:r>
    </w:p>
    <w:p w14:paraId="18DB3B2E" w14:textId="77777777" w:rsidR="002379B6" w:rsidRPr="002379B6" w:rsidRDefault="00DA0C5A" w:rsidP="002379B6">
      <w:pPr>
        <w:shd w:val="clear" w:color="auto" w:fill="FFFFFF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>25</w:t>
      </w:r>
      <w:r>
        <w:rPr>
          <w:rFonts w:ascii="Book Antiqua" w:eastAsia="宋体" w:hAnsi="Book Antiqua" w:cs="宋体" w:hint="eastAsia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Dash</w:t>
      </w:r>
      <w:r w:rsidR="002379B6">
        <w:rPr>
          <w:rFonts w:ascii="Book Antiqua" w:eastAsia="宋体" w:hAnsi="Book Antiqua" w:cs="宋体"/>
          <w:b/>
          <w:b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K</w:t>
      </w:r>
      <w:r w:rsidR="002379B6" w:rsidRPr="002379B6">
        <w:rPr>
          <w:rFonts w:ascii="Book Antiqua" w:eastAsia="宋体" w:hAnsi="Book Antiqua" w:cs="宋体"/>
          <w:lang w:eastAsia="zh-CN"/>
        </w:rPr>
        <w:t>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Goyder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EC,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Quirk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H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qualitativ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synthesi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of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erceiv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factor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ha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ffect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articipatio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i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physical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ctivity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mong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children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n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adolescents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with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type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iabetes.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Diabet</w:t>
      </w:r>
      <w:r w:rsidR="002379B6">
        <w:rPr>
          <w:rFonts w:ascii="Book Antiqua" w:eastAsia="宋体" w:hAnsi="Book Antiqua" w:cs="宋体"/>
          <w:i/>
          <w:iCs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i/>
          <w:iCs/>
          <w:lang w:eastAsia="zh-CN"/>
        </w:rPr>
        <w:t>Med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2020;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b/>
          <w:bCs/>
          <w:lang w:eastAsia="zh-CN"/>
        </w:rPr>
        <w:t>37</w:t>
      </w:r>
      <w:r w:rsidR="002379B6" w:rsidRPr="002379B6">
        <w:rPr>
          <w:rFonts w:ascii="Book Antiqua" w:eastAsia="宋体" w:hAnsi="Book Antiqua" w:cs="宋体"/>
          <w:lang w:eastAsia="zh-CN"/>
        </w:rPr>
        <w:t>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934-944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[PMID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32181959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DOI:</w:t>
      </w:r>
      <w:r w:rsidR="002379B6">
        <w:rPr>
          <w:rFonts w:ascii="Book Antiqua" w:eastAsia="宋体" w:hAnsi="Book Antiqua" w:cs="宋体"/>
          <w:lang w:eastAsia="zh-CN"/>
        </w:rPr>
        <w:t xml:space="preserve"> </w:t>
      </w:r>
      <w:r w:rsidR="002379B6" w:rsidRPr="002379B6">
        <w:rPr>
          <w:rFonts w:ascii="Book Antiqua" w:eastAsia="宋体" w:hAnsi="Book Antiqua" w:cs="宋体"/>
          <w:lang w:eastAsia="zh-CN"/>
        </w:rPr>
        <w:t>10.1111/dme.14299]</w:t>
      </w:r>
    </w:p>
    <w:bookmarkEnd w:id="106"/>
    <w:bookmarkEnd w:id="107"/>
    <w:p w14:paraId="2D7A03F7" w14:textId="77777777" w:rsidR="00A77B3E" w:rsidRDefault="005C2890" w:rsidP="00D3273F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br w:type="page"/>
      </w:r>
      <w:r w:rsidR="00DB702A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3CF6F3AC" w14:textId="77777777" w:rsidR="00A77B3E" w:rsidRDefault="00DB702A">
      <w:pPr>
        <w:spacing w:line="360" w:lineRule="auto"/>
        <w:jc w:val="both"/>
        <w:rPr>
          <w:rFonts w:ascii="Book Antiqua" w:hAnsi="Book Antiqua" w:cs="Book Antiqua"/>
          <w:color w:val="000000"/>
          <w:szCs w:val="22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Cs w:val="22"/>
        </w:rPr>
        <w:t>Conflict-of-interest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2"/>
        </w:rPr>
        <w:t>statement:</w:t>
      </w:r>
      <w:r w:rsidR="002379B6">
        <w:rPr>
          <w:rFonts w:ascii="Book Antiqua" w:eastAsia="Book Antiqua" w:hAnsi="Book Antiqua" w:cs="Book Antiqua"/>
          <w:b/>
          <w:bCs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e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 w:rsidR="00DC396E">
        <w:rPr>
          <w:rFonts w:ascii="Book Antiqua" w:eastAsia="Book Antiqua" w:hAnsi="Book Antiqua" w:cs="Book Antiqua"/>
          <w:color w:val="000000"/>
          <w:szCs w:val="22"/>
        </w:rPr>
        <w:t>author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zCs w:val="22"/>
        </w:rPr>
        <w:t>declare</w:t>
      </w:r>
      <w:proofErr w:type="gramEnd"/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no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conflict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of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terest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in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this</w:t>
      </w:r>
      <w:r w:rsidR="002379B6">
        <w:rPr>
          <w:rFonts w:ascii="Book Antiqua" w:eastAsia="Book Antiqua" w:hAnsi="Book Antiqua" w:cs="Book Antiqua"/>
          <w:color w:val="000000"/>
          <w:szCs w:val="22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2"/>
        </w:rPr>
        <w:t>work.</w:t>
      </w:r>
    </w:p>
    <w:p w14:paraId="68EED843" w14:textId="77777777" w:rsidR="007D03FE" w:rsidRDefault="007D03FE">
      <w:pPr>
        <w:spacing w:line="360" w:lineRule="auto"/>
        <w:jc w:val="both"/>
        <w:rPr>
          <w:rFonts w:ascii="Book Antiqua" w:hAnsi="Book Antiqua" w:cs="Book Antiqua"/>
          <w:color w:val="000000"/>
          <w:szCs w:val="22"/>
          <w:lang w:eastAsia="zh-CN"/>
        </w:rPr>
      </w:pPr>
    </w:p>
    <w:p w14:paraId="2DEB66D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2379B6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Commercial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3AD45005" w14:textId="77777777" w:rsidR="00A77B3E" w:rsidRDefault="00A77B3E">
      <w:pPr>
        <w:spacing w:line="360" w:lineRule="auto"/>
        <w:jc w:val="both"/>
      </w:pPr>
    </w:p>
    <w:p w14:paraId="7E0E9F76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ite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l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.</w:t>
      </w:r>
    </w:p>
    <w:p w14:paraId="1208754B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odel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ind</w:t>
      </w:r>
    </w:p>
    <w:p w14:paraId="698888CC" w14:textId="77777777" w:rsidR="00A77B3E" w:rsidRDefault="00A77B3E">
      <w:pPr>
        <w:spacing w:line="360" w:lineRule="auto"/>
        <w:jc w:val="both"/>
      </w:pPr>
    </w:p>
    <w:p w14:paraId="35F4F00C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10A9D275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ember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5DFB7AAA" w14:textId="70C51454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37E6A" w:rsidRPr="00D37E6A">
        <w:rPr>
          <w:rFonts w:ascii="Book Antiqua" w:eastAsia="Book Antiqua" w:hAnsi="Book Antiqua" w:cs="Book Antiqua"/>
          <w:color w:val="000000"/>
        </w:rPr>
        <w:t>February 20, 2022</w:t>
      </w:r>
    </w:p>
    <w:p w14:paraId="139DB363" w14:textId="77777777" w:rsidR="00A77B3E" w:rsidRDefault="00A77B3E">
      <w:pPr>
        <w:spacing w:line="360" w:lineRule="auto"/>
        <w:jc w:val="both"/>
      </w:pPr>
    </w:p>
    <w:p w14:paraId="23F79876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D03FE">
        <w:rPr>
          <w:rFonts w:ascii="Book Antiqua" w:eastAsia="Book Antiqua" w:hAnsi="Book Antiqua" w:cs="Book Antiqua"/>
          <w:color w:val="000000"/>
        </w:rPr>
        <w:t>Endocrinolog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7D03FE">
        <w:rPr>
          <w:rFonts w:ascii="Book Antiqua" w:eastAsia="Book Antiqua" w:hAnsi="Book Antiqua" w:cs="Book Antiqua"/>
          <w:color w:val="000000"/>
        </w:rPr>
        <w:t>an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 w:rsidR="007D03FE">
        <w:rPr>
          <w:rFonts w:ascii="Book Antiqua" w:hAnsi="Book Antiqua" w:cs="Book Antiqua" w:hint="eastAsia"/>
          <w:color w:val="000000"/>
          <w:lang w:eastAsia="zh-CN"/>
        </w:rPr>
        <w:t>m</w:t>
      </w:r>
      <w:r>
        <w:rPr>
          <w:rFonts w:ascii="Book Antiqua" w:eastAsia="Book Antiqua" w:hAnsi="Book Antiqua" w:cs="Book Antiqua"/>
          <w:color w:val="000000"/>
        </w:rPr>
        <w:t>etabolism</w:t>
      </w:r>
    </w:p>
    <w:p w14:paraId="6CA0A2E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iopia</w:t>
      </w:r>
    </w:p>
    <w:p w14:paraId="6995A4E5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2CE3DB81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3C68B66F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182BA09C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5CBD43CE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63DF2C72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03B8FFDD" w14:textId="77777777" w:rsidR="00A77B3E" w:rsidRDefault="00A77B3E">
      <w:pPr>
        <w:spacing w:line="360" w:lineRule="auto"/>
        <w:jc w:val="both"/>
      </w:pPr>
    </w:p>
    <w:p w14:paraId="6B3C6AB8" w14:textId="77777777" w:rsidR="00A77B3E" w:rsidRDefault="00DB702A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gens-Rotman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laby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N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2379B6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B5F71">
        <w:rPr>
          <w:rFonts w:ascii="Book Antiqua" w:eastAsia="Book Antiqua" w:hAnsi="Book Antiqua" w:cs="Book Antiqua"/>
          <w:color w:val="000000"/>
        </w:rPr>
        <w:t>Webster JR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07D6FFD8" w14:textId="77777777" w:rsidR="00A77B3E" w:rsidRDefault="00DB702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379B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5E21C3A1" w14:textId="7F9B77D8" w:rsidR="007D03FE" w:rsidRDefault="00074F2B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szCs w:val="28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szCs w:val="28"/>
          <w:lang w:eastAsia="zh-CN"/>
        </w:rPr>
        <w:drawing>
          <wp:inline distT="0" distB="0" distL="0" distR="0" wp14:anchorId="1624B449" wp14:editId="0F1DA6FA">
            <wp:extent cx="3657600" cy="37338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3733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5AE03D" w14:textId="77777777" w:rsidR="000F2005" w:rsidRDefault="00DB702A">
      <w:pPr>
        <w:spacing w:line="360" w:lineRule="auto"/>
        <w:jc w:val="both"/>
        <w:rPr>
          <w:rFonts w:ascii="Book Antiqua" w:hAnsi="Book Antiqua" w:cs="Book Antiqua"/>
          <w:color w:val="000000"/>
          <w:szCs w:val="28"/>
          <w:lang w:eastAsia="zh-CN"/>
        </w:rPr>
      </w:pPr>
      <w:bookmarkStart w:id="114" w:name="OLE_LINK119"/>
      <w:bookmarkStart w:id="115" w:name="OLE_LINK120"/>
      <w:r w:rsidRPr="007D03FE">
        <w:rPr>
          <w:rFonts w:ascii="Book Antiqua" w:eastAsia="Book Antiqua" w:hAnsi="Book Antiqua" w:cs="Book Antiqua"/>
          <w:b/>
          <w:bCs/>
          <w:color w:val="000000"/>
          <w:szCs w:val="28"/>
        </w:rPr>
        <w:t>Figure</w:t>
      </w:r>
      <w:r w:rsidR="002379B6">
        <w:rPr>
          <w:rFonts w:ascii="Book Antiqua" w:eastAsia="Book Antiqua" w:hAnsi="Book Antiqua" w:cs="Book Antiqua"/>
          <w:b/>
          <w:bCs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bCs/>
          <w:color w:val="000000"/>
          <w:szCs w:val="28"/>
        </w:rPr>
        <w:t>1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The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health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benefits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of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physical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activity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in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type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1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diabetes</w:t>
      </w:r>
      <w:r w:rsidR="002379B6">
        <w:rPr>
          <w:rFonts w:ascii="Book Antiqua" w:eastAsia="Book Antiqua" w:hAnsi="Book Antiqua" w:cs="Book Antiqua"/>
          <w:b/>
          <w:color w:val="000000"/>
          <w:szCs w:val="28"/>
        </w:rPr>
        <w:t xml:space="preserve"> </w:t>
      </w:r>
      <w:r w:rsidRPr="007D03FE">
        <w:rPr>
          <w:rFonts w:ascii="Book Antiqua" w:eastAsia="Book Antiqua" w:hAnsi="Book Antiqua" w:cs="Book Antiqua"/>
          <w:b/>
          <w:color w:val="000000"/>
          <w:szCs w:val="28"/>
        </w:rPr>
        <w:t>patients</w:t>
      </w:r>
      <w:r w:rsidR="007D03FE">
        <w:rPr>
          <w:rFonts w:ascii="Book Antiqua" w:hAnsi="Book Antiqua" w:cs="Book Antiqua" w:hint="eastAsia"/>
          <w:b/>
          <w:color w:val="000000"/>
          <w:szCs w:val="28"/>
          <w:lang w:eastAsia="zh-CN"/>
        </w:rPr>
        <w:t>.</w:t>
      </w:r>
      <w:r w:rsidR="002379B6">
        <w:rPr>
          <w:rFonts w:ascii="Book Antiqua" w:hAnsi="Book Antiqua" w:cs="Book Antiqua" w:hint="eastAsia"/>
          <w:b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PA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P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hysical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activity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BG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B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lood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glucose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BLP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B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lood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lipid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profile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IR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I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nsulin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resistance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IS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I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nsulin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sensitivity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C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VDs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C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ardiovascular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diseases;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/>
          <w:color w:val="000000"/>
          <w:szCs w:val="28"/>
          <w:lang w:eastAsia="zh-CN"/>
        </w:rPr>
        <w:t>BP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:</w:t>
      </w:r>
      <w:r w:rsidR="002379B6">
        <w:rPr>
          <w:rFonts w:ascii="Book Antiqua" w:hAnsi="Book Antiqua" w:cs="Book Antiqua" w:hint="eastAsia"/>
          <w:color w:val="000000"/>
          <w:szCs w:val="28"/>
          <w:lang w:eastAsia="zh-CN"/>
        </w:rPr>
        <w:t xml:space="preserve"> </w:t>
      </w:r>
      <w:r w:rsidR="007D03FE">
        <w:rPr>
          <w:rFonts w:ascii="Book Antiqua" w:hAnsi="Book Antiqua" w:cs="Book Antiqua" w:hint="eastAsia"/>
          <w:color w:val="000000"/>
          <w:szCs w:val="28"/>
          <w:lang w:eastAsia="zh-CN"/>
        </w:rPr>
        <w:t>B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lood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  <w:r w:rsidR="007D03FE" w:rsidRPr="007D03FE">
        <w:rPr>
          <w:rFonts w:ascii="Book Antiqua" w:hAnsi="Book Antiqua" w:cs="Book Antiqua"/>
          <w:color w:val="000000"/>
          <w:szCs w:val="28"/>
          <w:lang w:eastAsia="zh-CN"/>
        </w:rPr>
        <w:t>pressure.</w:t>
      </w:r>
      <w:r w:rsidR="002379B6">
        <w:rPr>
          <w:rFonts w:ascii="Book Antiqua" w:hAnsi="Book Antiqua" w:cs="Book Antiqua"/>
          <w:color w:val="000000"/>
          <w:szCs w:val="28"/>
          <w:lang w:eastAsia="zh-CN"/>
        </w:rPr>
        <w:t xml:space="preserve"> </w:t>
      </w:r>
    </w:p>
    <w:bookmarkEnd w:id="114"/>
    <w:bookmarkEnd w:id="115"/>
    <w:p w14:paraId="49595B74" w14:textId="77777777" w:rsidR="000F2005" w:rsidRPr="000F2005" w:rsidRDefault="000F2005" w:rsidP="000F200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>
        <w:rPr>
          <w:rFonts w:ascii="Book Antiqua" w:hAnsi="Book Antiqua" w:cs="Book Antiqua"/>
          <w:color w:val="000000"/>
          <w:szCs w:val="28"/>
          <w:lang w:eastAsia="zh-CN"/>
        </w:rPr>
        <w:br w:type="page"/>
      </w:r>
      <w:r w:rsidRPr="000F2005">
        <w:rPr>
          <w:rFonts w:ascii="Book Antiqua" w:hAnsi="Book Antiqua"/>
          <w:b/>
          <w:bCs/>
        </w:rPr>
        <w:lastRenderedPageBreak/>
        <w:t>Table</w:t>
      </w:r>
      <w:r w:rsidR="002379B6">
        <w:rPr>
          <w:rFonts w:ascii="Book Antiqua" w:hAnsi="Book Antiqua"/>
          <w:b/>
          <w:bCs/>
          <w:i/>
          <w:iCs/>
        </w:rPr>
        <w:t xml:space="preserve"> </w:t>
      </w:r>
      <w:r w:rsidRPr="000F2005">
        <w:rPr>
          <w:rFonts w:ascii="Book Antiqua" w:hAnsi="Book Antiqua"/>
          <w:b/>
          <w:bCs/>
          <w:iCs/>
        </w:rPr>
        <w:t>1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 w:hint="eastAsia"/>
          <w:b/>
          <w:lang w:eastAsia="zh-CN"/>
        </w:rPr>
        <w:t>S</w:t>
      </w:r>
      <w:r w:rsidRPr="000F2005">
        <w:rPr>
          <w:rFonts w:ascii="Book Antiqua" w:hAnsi="Book Antiqua"/>
          <w:b/>
        </w:rPr>
        <w:t>ummary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of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studies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on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exercise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intervention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in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 w:hint="eastAsia"/>
          <w:b/>
          <w:lang w:eastAsia="zh-CN"/>
        </w:rPr>
        <w:t>type</w:t>
      </w:r>
      <w:r w:rsidR="002379B6">
        <w:rPr>
          <w:rFonts w:ascii="Book Antiqua" w:hAnsi="Book Antiqua" w:hint="eastAsia"/>
          <w:b/>
          <w:lang w:eastAsia="zh-CN"/>
        </w:rPr>
        <w:t xml:space="preserve"> </w:t>
      </w:r>
      <w:r w:rsidRPr="000F2005">
        <w:rPr>
          <w:rFonts w:ascii="Book Antiqua" w:hAnsi="Book Antiqua" w:hint="eastAsia"/>
          <w:b/>
          <w:lang w:eastAsia="zh-CN"/>
        </w:rPr>
        <w:t>1</w:t>
      </w:r>
      <w:r w:rsidR="002379B6">
        <w:rPr>
          <w:rFonts w:ascii="Book Antiqua" w:hAnsi="Book Antiqua" w:hint="eastAsia"/>
          <w:b/>
          <w:lang w:eastAsia="zh-CN"/>
        </w:rPr>
        <w:t xml:space="preserve"> </w:t>
      </w:r>
      <w:r w:rsidRPr="000F2005">
        <w:rPr>
          <w:rFonts w:ascii="Book Antiqua" w:eastAsia="Book Antiqua" w:hAnsi="Book Antiqua" w:cs="Book Antiqua"/>
          <w:b/>
          <w:color w:val="000000"/>
          <w:szCs w:val="22"/>
        </w:rPr>
        <w:t>diabetes</w:t>
      </w:r>
      <w:r w:rsidR="002379B6">
        <w:rPr>
          <w:rFonts w:ascii="Book Antiqua" w:eastAsia="Book Antiqua" w:hAnsi="Book Antiqua" w:cs="Book Antiqua"/>
          <w:b/>
          <w:color w:val="000000"/>
          <w:szCs w:val="22"/>
        </w:rPr>
        <w:t xml:space="preserve"> </w:t>
      </w:r>
      <w:r w:rsidRPr="000F2005">
        <w:rPr>
          <w:rFonts w:ascii="Book Antiqua" w:eastAsia="Book Antiqua" w:hAnsi="Book Antiqua" w:cs="Book Antiqua"/>
          <w:b/>
          <w:color w:val="000000"/>
          <w:szCs w:val="22"/>
        </w:rPr>
        <w:t>mellitus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patients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to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improve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g</w:t>
      </w:r>
      <w:bookmarkStart w:id="116" w:name="OLE_LINK49"/>
      <w:bookmarkStart w:id="117" w:name="OLE_LINK50"/>
      <w:r w:rsidRPr="000F2005">
        <w:rPr>
          <w:rFonts w:ascii="Book Antiqua" w:hAnsi="Book Antiqua"/>
          <w:b/>
        </w:rPr>
        <w:t>lycemic</w:t>
      </w:r>
      <w:r w:rsidR="002379B6">
        <w:rPr>
          <w:rFonts w:ascii="Book Antiqua" w:hAnsi="Book Antiqua"/>
          <w:b/>
        </w:rPr>
        <w:t xml:space="preserve"> </w:t>
      </w:r>
      <w:r w:rsidRPr="000F2005">
        <w:rPr>
          <w:rFonts w:ascii="Book Antiqua" w:hAnsi="Book Antiqua"/>
          <w:b/>
        </w:rPr>
        <w:t>control</w:t>
      </w:r>
    </w:p>
    <w:tbl>
      <w:tblPr>
        <w:tblStyle w:val="aa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84"/>
        <w:gridCol w:w="710"/>
        <w:gridCol w:w="2509"/>
        <w:gridCol w:w="4657"/>
      </w:tblGrid>
      <w:tr w:rsidR="000F2005" w:rsidRPr="00A30092" w14:paraId="2C8B1830" w14:textId="77777777" w:rsidTr="000F2005">
        <w:tc>
          <w:tcPr>
            <w:tcW w:w="697" w:type="pct"/>
            <w:tcBorders>
              <w:top w:val="single" w:sz="4" w:space="0" w:color="auto"/>
              <w:bottom w:val="single" w:sz="4" w:space="0" w:color="auto"/>
            </w:tcBorders>
          </w:tcPr>
          <w:p w14:paraId="04163C13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>
              <w:rPr>
                <w:rFonts w:ascii="Book Antiqua" w:hAnsi="Book Antiqua" w:hint="eastAsia"/>
                <w:b/>
                <w:bCs/>
                <w:lang w:eastAsia="zh-CN"/>
              </w:rPr>
              <w:t>Ref.</w:t>
            </w:r>
            <w:r w:rsidR="002379B6">
              <w:rPr>
                <w:rFonts w:ascii="Book Antiqua" w:hAnsi="Book Antiqua"/>
                <w:b/>
                <w:bCs/>
              </w:rPr>
              <w:t xml:space="preserve"> </w:t>
            </w: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640B4A97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/>
                <w:b/>
                <w:bCs/>
              </w:rPr>
              <w:t>Year</w:t>
            </w:r>
            <w:r w:rsidR="002379B6">
              <w:rPr>
                <w:rFonts w:ascii="Book Antiqua" w:hAnsi="Book Antiqua"/>
                <w:b/>
                <w:bCs/>
              </w:rPr>
              <w:t xml:space="preserve"> </w:t>
            </w:r>
          </w:p>
        </w:tc>
        <w:tc>
          <w:tcPr>
            <w:tcW w:w="1425" w:type="pct"/>
            <w:tcBorders>
              <w:top w:val="single" w:sz="4" w:space="0" w:color="auto"/>
              <w:bottom w:val="single" w:sz="4" w:space="0" w:color="auto"/>
            </w:tcBorders>
          </w:tcPr>
          <w:p w14:paraId="20396AB5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/>
                <w:b/>
                <w:bCs/>
              </w:rPr>
              <w:t>Intervention</w:t>
            </w:r>
            <w:r w:rsidR="002379B6">
              <w:rPr>
                <w:rFonts w:ascii="Book Antiqua" w:hAnsi="Book Antiqua"/>
                <w:b/>
                <w:bCs/>
              </w:rPr>
              <w:t xml:space="preserve"> </w:t>
            </w:r>
          </w:p>
        </w:tc>
        <w:tc>
          <w:tcPr>
            <w:tcW w:w="2572" w:type="pct"/>
            <w:tcBorders>
              <w:top w:val="single" w:sz="4" w:space="0" w:color="auto"/>
              <w:bottom w:val="single" w:sz="4" w:space="0" w:color="auto"/>
            </w:tcBorders>
          </w:tcPr>
          <w:p w14:paraId="55BF7227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/>
                <w:b/>
                <w:bCs/>
              </w:rPr>
              <w:t>Findings</w:t>
            </w:r>
            <w:r w:rsidR="002379B6">
              <w:rPr>
                <w:rFonts w:ascii="Book Antiqua" w:hAnsi="Book Antiqua"/>
                <w:b/>
                <w:bCs/>
              </w:rPr>
              <w:t xml:space="preserve"> </w:t>
            </w:r>
          </w:p>
        </w:tc>
      </w:tr>
      <w:tr w:rsidR="000F2005" w:rsidRPr="00A30092" w14:paraId="3E42BA48" w14:textId="77777777" w:rsidTr="000F2005">
        <w:tc>
          <w:tcPr>
            <w:tcW w:w="697" w:type="pct"/>
            <w:tcBorders>
              <w:top w:val="single" w:sz="4" w:space="0" w:color="auto"/>
            </w:tcBorders>
          </w:tcPr>
          <w:p w14:paraId="6F2BB0FE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/>
              </w:rPr>
              <w:t>Sonnenber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b/>
                <w:bCs/>
                <w:vertAlign w:val="superscript"/>
              </w:rPr>
              <w:instrText xml:space="preserve"> ADDIN ZOTERO_ITEM CSL_CITATION {"citationID":"SdojimHp","properties":{"formattedCitation":"[223]","plainCitation":"[223]","noteIndex":0},"citationItems":[{"id":2065,"uris":["http://zotero.org/users/local/2drhnPGL/items/CBNLF955"],"uri":["http://zotero.org/users/local/2drhnPGL/items/CBNLF955"],"itemData":{"id":2065,"type":"article-journal","container-title":"Diabetologia","DOI":"10.1007/BF00400572","ISSN":"0012-186X, 1432-0428","issue":"11","journalAbbreviation":"Diabetologia","language":"en","page":"696-703","source":"DOI.org (Crossref)","title":"Exercise in Type 1 (insulin-dependent) diabetic patients treated with continuous subcutaneous insulin infusion: Prevention of exercise induced hypoglycaemia","title-short":"Exercise in Type 1 (insulin-dependent) diabetic patients treated with continuous subcutaneous insulin infusion","URL":"http://link.springer.com/10.1007/BF00400572","volume":"33","author":[{"family":"Sonnenberg","given":"G. E."},{"family":"Kemmer","given":"F. W."},{"family":"Berger","given":"M."}],"accessed":{"date-parts":[["2020",5,16]]},"issued":{"date-parts":[["1990",11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23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  <w:tcBorders>
              <w:top w:val="single" w:sz="4" w:space="0" w:color="auto"/>
            </w:tcBorders>
          </w:tcPr>
          <w:p w14:paraId="7A31EC04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1990</w:t>
            </w:r>
          </w:p>
        </w:tc>
        <w:tc>
          <w:tcPr>
            <w:tcW w:w="1425" w:type="pct"/>
            <w:tcBorders>
              <w:top w:val="single" w:sz="4" w:space="0" w:color="auto"/>
            </w:tcBorders>
          </w:tcPr>
          <w:p w14:paraId="68385D72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 w:cs="Times New Roman"/>
              </w:rPr>
              <w:t>CSII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during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exercis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</w:p>
        </w:tc>
        <w:tc>
          <w:tcPr>
            <w:tcW w:w="2572" w:type="pct"/>
            <w:tcBorders>
              <w:top w:val="single" w:sz="4" w:space="0" w:color="auto"/>
            </w:tcBorders>
          </w:tcPr>
          <w:p w14:paraId="5565D254" w14:textId="7EE4D245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30092">
              <w:rPr>
                <w:rFonts w:ascii="Book Antiqua" w:hAnsi="Book Antiqua" w:cs="Times New Roman"/>
              </w:rPr>
              <w:t>Hypoglycemia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could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only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b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avoided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whe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th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premeal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insuli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bolus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was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decreased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by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50%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="00CB5F71">
              <w:rPr>
                <w:rFonts w:ascii="Book Antiqua" w:hAnsi="Book Antiqua" w:cs="Times New Roman"/>
              </w:rPr>
              <w:t>and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discontinuatio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of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th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basal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insuli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infusion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during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exercise</w:t>
            </w:r>
          </w:p>
        </w:tc>
      </w:tr>
      <w:tr w:rsidR="000F2005" w:rsidRPr="00A30092" w14:paraId="51F36AFA" w14:textId="77777777" w:rsidTr="000F2005">
        <w:tc>
          <w:tcPr>
            <w:tcW w:w="697" w:type="pct"/>
          </w:tcPr>
          <w:p w14:paraId="20F126DD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 w:cs="Berkeley-Book"/>
              </w:rPr>
              <w:t>Rabasa-Lhoret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0F2005">
              <w:rPr>
                <w:rFonts w:ascii="Book Antiqua" w:hAnsi="Book Antiqua" w:cs="Berkeley-Book"/>
                <w:i/>
              </w:rPr>
              <w:t>et</w:t>
            </w:r>
            <w:r w:rsidR="002379B6">
              <w:rPr>
                <w:rFonts w:ascii="Book Antiqua" w:hAnsi="Book Antiqua" w:cs="Berkeley-Book"/>
                <w:i/>
              </w:rPr>
              <w:t xml:space="preserve"> </w:t>
            </w:r>
            <w:r w:rsidRPr="000F2005">
              <w:rPr>
                <w:rFonts w:ascii="Book Antiqua" w:hAnsi="Book Antiqua" w:cs="Berkeley-Book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qBXMPBKy","properties":{"formattedCitation":"[224]","plainCitation":"[224]","noteIndex":0},"citationItems":[{"id":1301,"uris":["http://zotero.org/users/local/2drhnPGL/items/8JRW27GQ"],"uri":["http://zotero.org/users/local/2drhnPGL/items/8JRW27GQ"],"itemData":{"id":1301,"type":"article-journal","container-title":"Diabetes Care","DOI":"10.2337/diacare.24.4.625","ISSN":"0149-5992, 1935-5548","issue":"4","journalAbbreviation":"Diabetes Care","language":"en","page":"625-630","source":"DOI.org (Crossref)","title":"Guidelines for Premeal Insulin Dose Reduction for Postprandial Exercise of Different Intensities and Durations in Type 1 Diabetic Subjects Treated Intensively With a Basal-Bolus Insulin Regimen (Ultralente-Lispro)","URL":"http://care.diabetesjournals.org/cgi/doi/10.2337/diacare.24.4.625","volume":"24","author":[{"family":"Rabasa-Lhoret","given":"R."},{"family":"Bourque","given":"J."},{"family":"Ducros","given":"F."},{"family":"Chiasson","given":"J.-L."}],"accessed":{"date-parts":[["2020",4,24]]},"issued":{"date-parts":[["2001",4,1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24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E6CA36E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01</w:t>
            </w:r>
          </w:p>
        </w:tc>
        <w:tc>
          <w:tcPr>
            <w:tcW w:w="1425" w:type="pct"/>
          </w:tcPr>
          <w:p w14:paraId="08C6A72E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Berkeley-Book"/>
              </w:rPr>
            </w:pPr>
            <w:r w:rsidRPr="00A30092">
              <w:rPr>
                <w:rFonts w:ascii="Book Antiqua" w:hAnsi="Book Antiqua" w:cs="Berkeley-Book"/>
              </w:rPr>
              <w:t>Premeal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insulin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ose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reductions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for</w:t>
            </w:r>
          </w:p>
          <w:p w14:paraId="4808389F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30092">
              <w:rPr>
                <w:rFonts w:ascii="Book Antiqua" w:hAnsi="Book Antiqua" w:cs="Berkeley-Book"/>
              </w:rPr>
              <w:t>post-prandial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exercises</w:t>
            </w:r>
          </w:p>
        </w:tc>
        <w:tc>
          <w:tcPr>
            <w:tcW w:w="2572" w:type="pct"/>
          </w:tcPr>
          <w:p w14:paraId="7E710C57" w14:textId="1C3C6E33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4d5aeae2.B"/>
              </w:rPr>
            </w:pPr>
            <w:r w:rsidRPr="00A30092">
              <w:rPr>
                <w:rFonts w:ascii="Book Antiqua" w:hAnsi="Book Antiqua" w:cs="Berkeley-Book"/>
              </w:rPr>
              <w:t>Minimized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risk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of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hypoglycemia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uring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postprandial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exercises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of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ifferent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intensities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and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ifferent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urations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by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a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suitable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decrease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="00CB5F71">
              <w:rPr>
                <w:rFonts w:ascii="Book Antiqua" w:hAnsi="Book Antiqua" w:cs="Berkeley-Book"/>
              </w:rPr>
              <w:t>in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premeal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insulin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  <w:r w:rsidRPr="00A30092">
              <w:rPr>
                <w:rFonts w:ascii="Book Antiqua" w:hAnsi="Book Antiqua" w:cs="Berkeley-Book"/>
              </w:rPr>
              <w:t>lispro</w:t>
            </w:r>
            <w:r w:rsidR="002379B6">
              <w:rPr>
                <w:rFonts w:ascii="Book Antiqua" w:hAnsi="Book Antiqua" w:cs="Berkeley-Book"/>
              </w:rPr>
              <w:t xml:space="preserve"> </w:t>
            </w:r>
          </w:p>
        </w:tc>
      </w:tr>
      <w:tr w:rsidR="000F2005" w:rsidRPr="00A30092" w14:paraId="4329BA7C" w14:textId="77777777" w:rsidTr="000F2005">
        <w:tc>
          <w:tcPr>
            <w:tcW w:w="697" w:type="pct"/>
          </w:tcPr>
          <w:p w14:paraId="025BDEF4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Dubé</w:t>
            </w:r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LnV7rxgn","properties":{"formattedCitation":"[225]","plainCitation":"[225]","noteIndex":0},"citationItems":[{"id":2062,"uris":["http://zotero.org/users/local/2drhnPGL/items/U3BUE7TE"],"uri":["http://zotero.org/users/local/2drhnPGL/items/U3BUE7TE"],"itemData":{"id":2062,"type":"article-journal","container-title":"Medicine &amp; Science in Sports &amp; Exercise","DOI":"10.1249/01.mss.0000174950.25188.36","ISSN":"0195-9131","issue":"8","journalAbbreviation":"Medicine &amp; Science in Sports &amp; Exercise","language":"en","page":"1276-1282","source":"DOI.org (Crossref)","title":"Exercise and Newer Insulins: How Much Glucose Supplement to Avoid Hypoglycemia?:","title-short":"Exercise and Newer Insulins","URL":"http://journals.lww.com/00005768-200508000-00004","volume":"37","author":[{"family":"Dubé","given":"Marie-Christine"},{"family":"Weisnagel","given":"S John"},{"family":"Prud???Homme","given":"Denis"},{"family":"Lavoie","given":"Carole"}],"accessed":{"date-parts":[["2020",5,16]]},"issued":{"date-parts":[["2005",8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25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1984D9DC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05</w:t>
            </w:r>
          </w:p>
        </w:tc>
        <w:tc>
          <w:tcPr>
            <w:tcW w:w="1425" w:type="pct"/>
          </w:tcPr>
          <w:p w14:paraId="18A68EA4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-Roman"/>
              </w:rPr>
            </w:pPr>
            <w:r w:rsidRPr="00A30092">
              <w:rPr>
                <w:rFonts w:ascii="Book Antiqua" w:hAnsi="Book Antiqua" w:cs="Times New Roman"/>
              </w:rPr>
              <w:t>Glucose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 New Roman"/>
              </w:rPr>
              <w:t>supplement</w:t>
            </w:r>
            <w:r w:rsidR="002379B6">
              <w:rPr>
                <w:rFonts w:ascii="Book Antiqua" w:hAnsi="Book Antiqua" w:cs="Times New 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du</w:t>
            </w:r>
            <w:r>
              <w:rPr>
                <w:rFonts w:ascii="Book Antiqua" w:hAnsi="Book Antiqua" w:cs="Times-Roman"/>
              </w:rPr>
              <w:t>ring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/>
              </w:rPr>
              <w:t>exercis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="00CB5F71">
              <w:rPr>
                <w:rFonts w:ascii="Book Antiqua" w:hAnsi="Book Antiqua" w:cs="Times-Roman"/>
              </w:rPr>
              <w:t xml:space="preserve">in </w:t>
            </w:r>
            <w:r>
              <w:rPr>
                <w:rFonts w:ascii="Book Antiqua" w:hAnsi="Book Antiqua" w:cs="Times-Roman"/>
              </w:rPr>
              <w:t>subjects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/>
              </w:rPr>
              <w:t>using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/>
              </w:rPr>
              <w:t>N-</w:t>
            </w:r>
            <w:r>
              <w:rPr>
                <w:rFonts w:ascii="Book Antiqua" w:hAnsi="Book Antiqua" w:cs="Times-Roman" w:hint="eastAsia"/>
                <w:lang w:eastAsia="zh-CN"/>
              </w:rPr>
              <w:t>l</w:t>
            </w:r>
            <w:r w:rsidRPr="00A30092">
              <w:rPr>
                <w:rFonts w:ascii="Book Antiqua" w:hAnsi="Book Antiqua" w:cs="Times-Roman"/>
              </w:rPr>
              <w:t>ispro</w:t>
            </w:r>
          </w:p>
        </w:tc>
        <w:tc>
          <w:tcPr>
            <w:tcW w:w="2572" w:type="pct"/>
          </w:tcPr>
          <w:p w14:paraId="48BAD928" w14:textId="2B638E50" w:rsidR="000F2005" w:rsidRPr="00A30092" w:rsidRDefault="000F2005" w:rsidP="000F2005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30092">
              <w:rPr>
                <w:rFonts w:ascii="Book Antiqua" w:hAnsi="Book Antiqua" w:cs="Times-Roman"/>
              </w:rPr>
              <w:t>For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60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of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lat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post-prandial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exercis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followe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by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60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of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recovery,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an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estimate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40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g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of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a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liqui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glucos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supplement,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ingeste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15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befor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exercise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="00CB5F71">
              <w:rPr>
                <w:rFonts w:ascii="Book Antiqua" w:hAnsi="Book Antiqua" w:cs="Times-Roman"/>
              </w:rPr>
              <w:t xml:space="preserve">was </w:t>
            </w:r>
            <w:r w:rsidRPr="00A30092">
              <w:rPr>
                <w:rFonts w:ascii="Book Antiqua" w:hAnsi="Book Antiqua" w:cs="Times-Roman"/>
              </w:rPr>
              <w:t>good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for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BG</w:t>
            </w:r>
            <w:r w:rsidR="002379B6">
              <w:rPr>
                <w:rFonts w:ascii="Book Antiqua" w:hAnsi="Book Antiqua" w:cs="Times-Roman"/>
              </w:rPr>
              <w:t xml:space="preserve"> </w:t>
            </w:r>
            <w:r w:rsidRPr="00A30092">
              <w:rPr>
                <w:rFonts w:ascii="Book Antiqua" w:hAnsi="Book Antiqua" w:cs="Times-Roman"/>
              </w:rPr>
              <w:t>control</w:t>
            </w:r>
          </w:p>
        </w:tc>
      </w:tr>
      <w:tr w:rsidR="000F2005" w:rsidRPr="00A30092" w14:paraId="19BFD674" w14:textId="77777777" w:rsidTr="000F2005">
        <w:tc>
          <w:tcPr>
            <w:tcW w:w="697" w:type="pct"/>
          </w:tcPr>
          <w:p w14:paraId="32E3F08D" w14:textId="77777777" w:rsidR="000F2005" w:rsidRPr="00A30092" w:rsidRDefault="008E7ACB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8E7ACB">
              <w:rPr>
                <w:rFonts w:ascii="Book Antiqua" w:hAnsi="Book Antiqua" w:cs="HelveticaNeue-Light"/>
              </w:rPr>
              <w:t xml:space="preserve">Diabetes Research in Children Network (DirecNet) Study Group </w:t>
            </w:r>
            <w:r w:rsidR="000F2005"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="000F2005" w:rsidRPr="000F2005">
              <w:rPr>
                <w:rFonts w:ascii="Book Antiqua" w:hAnsi="Book Antiqua" w:cs="HelveticaNeue-Light"/>
                <w:i/>
              </w:rPr>
              <w:t>al</w:t>
            </w:r>
            <w:r w:rsidR="000F2005"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="000F2005"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8RURSYB8","properties":{"formattedCitation":"[226]","plainCitation":"[226]","noteIndex":0},"citationItems":[{"id":2168,"uris":["http://zotero.org/users/local/2drhnPGL/items/MHWQ5GG9"],"uri":["http://zotero.org/users/local/2drhnPGL/items/MHWQ5GG9"],"itemData":{"id":2168,"type":"article-journal","container-title":"Diabetes care","DOI":"10.2337/dc06-0495","ISSN":"0149-5992","issue":"10","journalAbbreviation":"Diabetes care","language":"English (US)","note":"publisher: American Diabetes Association Inc.\nPMID: 17003293","page":"2200-2204","source":"experts.umn.edu","title":"Prevention of hypoglycemia during exercise in children with type 1 diabetes by suspending basal insulin","URL":"https://experts.umn.edu/en/publications/prevention-of-hypoglycemia-during-exercise-in-children-with-type-","volume":"29","author":[{"family":"Tsalikian","given":"Eva"},{"family":"Fox","given":"Larry"},{"family":"Janz","given":"Kathleen F."},{"family":"Wilson","given":"Darrell"},{"family":"Chase","given":"H. Peter"},{"family":"Fiallo-Scharer","given":"Rosanna"},{"family":"Messer","given":"Laurel"},{"family":"Tallant","given":"Barbara"},{"family":"Tansey","given":"Michael J."},{"family":"Larson","given":"Linda F."},{"family":"Coffey","given":"Julie"},{"family":"Wysocki","given":"Tim"},{"family":"Mauras","given":"Nelly"},{"family":"Fox","given":"Larry A."},{"family":"Bird","given":"Keisha"},{"family":"Englert","given":"Kim"},{"family":"Buckingham","given":"Bruce A."},{"family":"Wilson","given":"Darrell M."},{"family":"Block","given":"Jennifer M."},{"family":"Clinton","given":"Paula"},{"family":"Weinzimer","given":"Stuart A."},{"family":"Tamborlane","given":"William V."},{"family":"Doyle","given":"Elizabeth A."},{"family":"Sikes","given":"Kristin"},{"family":"Beck","given":"Roy W."},{"family":"Ruedy","given":"Katrina J."},{"family":"Kollman","given":"Craig"},{"family":"Xing","given":"Dongyuan"},{"family":"Stockdale","given":"Cynthia R."},{"family":"Steffes","given":"Michael W."},{"family":"Bucksa","given":"Jean M."},{"family":"Nowicki","given":"Maren L."},{"family":"Hale","given":"Carol A. Van"},{"family":"Makky","given":"Vicky"},{"family":"Grave","given":"Gilman D."},{"family":"Teff","given":"Karen"},{"family":"Winer","given":"Karen K."},{"family":"Becker","given":"Dorothy M."},{"family":"Cleary","given":"Patricia"},{"family":"Ryan","given":"Christopher M."},{"family":"White","given":"Neil H."},{"family":"White","given":"Perrin C."}],"accessed":{"date-parts":[["2020",5,22]]},"issued":{"date-parts":[["2006",10,1]]}}}],"schema":"https://github.com/citation-style-language/schema/raw/master/csl-citation.json"} </w:instrText>
            </w:r>
            <w:r w:rsidR="000F2005"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="000F2005"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11</w:t>
            </w:r>
            <w:r w:rsidR="000F2005" w:rsidRPr="000F2005">
              <w:rPr>
                <w:rFonts w:ascii="Book Antiqua" w:hAnsi="Book Antiqua"/>
                <w:vertAlign w:val="superscript"/>
              </w:rPr>
              <w:t>]</w:t>
            </w:r>
            <w:r w:rsidR="000F2005"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6D903254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06</w:t>
            </w:r>
          </w:p>
        </w:tc>
        <w:tc>
          <w:tcPr>
            <w:tcW w:w="1425" w:type="pct"/>
          </w:tcPr>
          <w:p w14:paraId="4FE7A9F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 w:cs="HelveticaNeue-Light"/>
              </w:rPr>
              <w:t>Suspensi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as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insul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urin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056F4BE9" w14:textId="2557669C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Bas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insul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suspensi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ecrease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hypoglycemia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from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43%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o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16%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CB5F71">
              <w:rPr>
                <w:rFonts w:ascii="Book Antiqua" w:hAnsi="Book Antiqua" w:cs="HelveticaNeue-Light"/>
              </w:rPr>
              <w:t>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individuals</w:t>
            </w:r>
            <w:r w:rsidR="00CB5F71">
              <w:rPr>
                <w:rFonts w:ascii="Book Antiqua" w:hAnsi="Book Antiqua" w:cs="HelveticaNeue-Light"/>
              </w:rPr>
              <w:t>, b</w:t>
            </w:r>
            <w:r w:rsidRPr="00A30092">
              <w:rPr>
                <w:rFonts w:ascii="Book Antiqua" w:hAnsi="Book Antiqua" w:cs="HelveticaNeue-Light"/>
              </w:rPr>
              <w:t>u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hyperglycemia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45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aft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exerci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wa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or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frequent</w:t>
            </w:r>
          </w:p>
        </w:tc>
      </w:tr>
      <w:tr w:rsidR="000F2005" w:rsidRPr="00A30092" w14:paraId="18E60BE7" w14:textId="77777777" w:rsidTr="000F2005">
        <w:tc>
          <w:tcPr>
            <w:tcW w:w="697" w:type="pct"/>
          </w:tcPr>
          <w:p w14:paraId="6F92EB71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Bussau</w:t>
            </w:r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VhozAJNQ","properties":{"formattedCitation":"[227]","plainCitation":"[227]","noteIndex":0},"citationItems":[{"id":2072,"uris":["http://zotero.org/users/local/2drhnPGL/items/UICGPBG4"],"uri":["http://zotero.org/users/local/2drhnPGL/items/UICGPBG4"],"itemData":{"id":2072,"type":"article-journal","container-title":"Diabetes Care","DOI":"10.2337/diacare.29.03.06.dc05-1764","ISSN":"0149-5992, 1935-5548","issue":"3","journalAbbreviation":"Diabetes Care","language":"en","page":"601-606","source":"DOI.org (Crossref)","title":"The 10-s Maximal Sprint: A novel approach to counter an exercise-mediated fall in glycemia in individuals with type 1 diabetes","title-short":"The 10-s Maximal Sprint","URL":"http://care.diabetesjournals.org/cgi/doi/10.2337/diacare.29.03.06.dc05-1764","volume":"29","author":[{"family":"Bussau","given":"V. A."},{"family":"Ferreira","given":"L. D."},{"family":"Jones","given":"T. W."},{"family":"Fournier","given":"P. A."}],"accessed":{"date-parts":[["2020",5,16]]},"issued":{"date-parts":[["2006",3,1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26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725F3CF1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06</w:t>
            </w:r>
          </w:p>
        </w:tc>
        <w:tc>
          <w:tcPr>
            <w:tcW w:w="1425" w:type="pct"/>
          </w:tcPr>
          <w:p w14:paraId="4AB1E329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Ten-secon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sprin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ft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oderate-intensit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25646E3E" w14:textId="77777777" w:rsidR="000F2005" w:rsidRPr="00A30092" w:rsidRDefault="00CB5F71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>
              <w:rPr>
                <w:rFonts w:ascii="Book Antiqua" w:hAnsi="Book Antiqua" w:cs="HelveticaNeue-Light"/>
              </w:rPr>
              <w:t>Thi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avoid</w:t>
            </w:r>
            <w:r>
              <w:rPr>
                <w:rFonts w:ascii="Book Antiqua" w:hAnsi="Book Antiqua" w:cs="HelveticaNeue-Light"/>
              </w:rPr>
              <w:t>e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earl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post-moderat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intensit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exerci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0F2005" w:rsidRPr="00A30092">
              <w:rPr>
                <w:rFonts w:ascii="Book Antiqua" w:hAnsi="Book Antiqua" w:cs="HelveticaNeue-Light"/>
              </w:rPr>
              <w:t>hypoglycemia.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</w:p>
        </w:tc>
      </w:tr>
      <w:tr w:rsidR="000F2005" w:rsidRPr="00A30092" w14:paraId="58DC3828" w14:textId="77777777" w:rsidTr="000F2005">
        <w:tc>
          <w:tcPr>
            <w:tcW w:w="697" w:type="pct"/>
          </w:tcPr>
          <w:p w14:paraId="4C636C6B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lastRenderedPageBreak/>
              <w:t>Bussau</w:t>
            </w:r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pOKJm6Vq","properties":{"formattedCitation":"[228]","plainCitation":"[228]","noteIndex":0},"citationItems":[{"id":2070,"uris":["http://zotero.org/users/local/2drhnPGL/items/XBQC7MIS"],"uri":["http://zotero.org/users/local/2drhnPGL/items/XBQC7MIS"],"itemData":{"id":2070,"type":"article-journal","container-title":"Diabetologia","DOI":"10.1007/s00125-007-0727-8","ISSN":"0012-186X, 1432-0428","issue":"9","journalAbbreviation":"Diabetologia","language":"en","page":"1815-1818","source":"DOI.org (Crossref)","title":"A 10-s sprint performed prior to moderate-intensity exercise prevents early post-exercise fall in glycaemia in individuals with type 1 diabetes","URL":"http://link.springer.com/10.1007/s00125-007-0727-8","volume":"50","author":[{"family":"Bussau","given":"V. A."},{"family":"Ferreira","given":"L. D."},{"family":"Jones","given":"T. W."},{"family":"Fournier","given":"P. A."}],"accessed":{"date-parts":[["2020",5,16]]},"issued":{"date-parts":[["2007",8,6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27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1D4313FF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07</w:t>
            </w:r>
          </w:p>
        </w:tc>
        <w:tc>
          <w:tcPr>
            <w:tcW w:w="1425" w:type="pct"/>
          </w:tcPr>
          <w:p w14:paraId="3162F049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Ten-secon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sprin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efor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oderate-intensit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3BA8E168" w14:textId="471DDA6E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TT3713a231"/>
              </w:rPr>
            </w:pPr>
            <w:r w:rsidRPr="00A30092">
              <w:rPr>
                <w:rFonts w:ascii="Book Antiqua" w:hAnsi="Book Antiqua" w:cs="AdvTT3713a231"/>
              </w:rPr>
              <w:t>Prevent</w:t>
            </w:r>
            <w:r w:rsidR="00CB5F71">
              <w:rPr>
                <w:rFonts w:ascii="Book Antiqua" w:hAnsi="Book Antiqua" w:cs="AdvTT3713a231"/>
              </w:rPr>
              <w:t>ed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hypoglycemia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during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early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recovery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from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moderate-intensity</w:t>
            </w:r>
            <w:r w:rsidR="002379B6">
              <w:rPr>
                <w:rFonts w:ascii="Book Antiqua" w:hAnsi="Book Antiqua" w:cs="AdvTT3713a231"/>
              </w:rPr>
              <w:t xml:space="preserve"> </w:t>
            </w:r>
            <w:r w:rsidRPr="00A30092">
              <w:rPr>
                <w:rFonts w:ascii="Book Antiqua" w:hAnsi="Book Antiqua" w:cs="AdvTT3713a231"/>
              </w:rPr>
              <w:t>exercise</w:t>
            </w:r>
          </w:p>
        </w:tc>
      </w:tr>
      <w:tr w:rsidR="000F2005" w:rsidRPr="00A30092" w14:paraId="128C47CC" w14:textId="77777777" w:rsidTr="000F2005">
        <w:tc>
          <w:tcPr>
            <w:tcW w:w="697" w:type="pct"/>
          </w:tcPr>
          <w:p w14:paraId="13634D85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West</w:t>
            </w:r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rDS7JbKp","properties":{"formattedCitation":"[229]","plainCitation":"[229]","noteIndex":0},"citationItems":[{"id":2167,"uris":["http://zotero.org/users/local/2drhnPGL/items/DXSGX4E4"],"uri":["http://zotero.org/users/local/2drhnPGL/items/DXSGX4E4"],"itemData":{"id":2167,"type":"article-journal","container-title":"Journal of Sports Sciences","DOI":"10.1080/02640411003734093","ISSN":"0264-0414, 1466-447X","issue":"7","journalAbbreviation":"Journal of Sports Sciences","language":"en","page":"781-788","source":"DOI.org (Crossref)","title":"Blood glucose responses to reductions in pre-exercise rapid-acting insulin for 24 h after running in individuals with type 1 diabetes","URL":"http://www.tandfonline.com/doi/abs/10.1080/02640411003734093","volume":"28","author":[{"family":"West","given":"Daniel J."},{"family":"Morton","given":"Richard D."},{"family":"Bain","given":"Stephen C."},{"family":"Stephens","given":"Jeffrey W."},{"family":"Bracken","given":"Richard M."}],"accessed":{"date-parts":[["2020",5,22]]},"issued":{"date-parts":[["2010",5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28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63A1ABE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0</w:t>
            </w:r>
          </w:p>
        </w:tc>
        <w:tc>
          <w:tcPr>
            <w:tcW w:w="1425" w:type="pct"/>
          </w:tcPr>
          <w:p w14:paraId="4C4B91EE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AdvP858B"/>
              </w:rPr>
              <w:t>Reductions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in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pre-exercise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rapid-acting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insulin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by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75%,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50%,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or</w:t>
            </w:r>
            <w:r w:rsidR="002379B6">
              <w:rPr>
                <w:rFonts w:ascii="Book Antiqua" w:hAnsi="Book Antiqua" w:cs="AdvP858B"/>
              </w:rPr>
              <w:t xml:space="preserve"> </w:t>
            </w:r>
            <w:r w:rsidRPr="00A30092">
              <w:rPr>
                <w:rFonts w:ascii="Book Antiqua" w:hAnsi="Book Antiqua" w:cs="AdvP858B"/>
              </w:rPr>
              <w:t>25%</w:t>
            </w:r>
          </w:p>
        </w:tc>
        <w:tc>
          <w:tcPr>
            <w:tcW w:w="2572" w:type="pct"/>
          </w:tcPr>
          <w:p w14:paraId="0A2A4456" w14:textId="25083675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8585"/>
              </w:rPr>
            </w:pPr>
            <w:r w:rsidRPr="00A30092">
              <w:rPr>
                <w:rFonts w:ascii="Book Antiqua" w:hAnsi="Book Antiqua" w:cs="AdvP8585"/>
              </w:rPr>
              <w:t>A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75%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reductio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="00CB5F71">
              <w:rPr>
                <w:rFonts w:ascii="Book Antiqua" w:hAnsi="Book Antiqua" w:cs="AdvP8585"/>
              </w:rPr>
              <w:t>i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pre-exercise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insuli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result</w:t>
            </w:r>
            <w:r w:rsidR="00CB5F71">
              <w:rPr>
                <w:rFonts w:ascii="Book Antiqua" w:hAnsi="Book Antiqua" w:cs="AdvP8585"/>
              </w:rPr>
              <w:t>ed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i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the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greatest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preservation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of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BG,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and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a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decreased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dietary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intake,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for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24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="004606CD">
              <w:rPr>
                <w:rFonts w:ascii="Book Antiqua" w:hAnsi="Book Antiqua" w:cs="AdvP8585" w:hint="eastAsia"/>
                <w:lang w:eastAsia="zh-CN"/>
              </w:rPr>
              <w:t>h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after</w:t>
            </w:r>
            <w:r w:rsidR="002379B6">
              <w:rPr>
                <w:rFonts w:ascii="Book Antiqua" w:hAnsi="Book Antiqua" w:cs="AdvP8585"/>
              </w:rPr>
              <w:t xml:space="preserve"> </w:t>
            </w:r>
            <w:r w:rsidRPr="00A30092">
              <w:rPr>
                <w:rFonts w:ascii="Book Antiqua" w:hAnsi="Book Antiqua" w:cs="AdvP8585"/>
              </w:rPr>
              <w:t>running</w:t>
            </w:r>
          </w:p>
        </w:tc>
      </w:tr>
      <w:tr w:rsidR="000F2005" w:rsidRPr="00A30092" w14:paraId="129036CC" w14:textId="77777777" w:rsidTr="000F2005">
        <w:tc>
          <w:tcPr>
            <w:tcW w:w="697" w:type="pct"/>
            <w:vMerge w:val="restart"/>
          </w:tcPr>
          <w:p w14:paraId="2AAB2B9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A30092">
              <w:rPr>
                <w:rFonts w:ascii="Book Antiqua" w:hAnsi="Book Antiqua" w:cs="HelveticaNeue-Light"/>
              </w:rPr>
              <w:t>Tapl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bookmarkStart w:id="118" w:name="OLE_LINK53"/>
            <w:bookmarkStart w:id="119" w:name="OLE_LINK54"/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bookmarkEnd w:id="118"/>
            <w:bookmarkEnd w:id="119"/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zCCXmrWJ","properties":{"formattedCitation":"[230]","plainCitation":"[230]","noteIndex":0},"citationItems":[{"id":2079,"uris":["http://zotero.org/users/local/2drhnPGL/items/XY8KMAFW"],"uri":["http://zotero.org/users/local/2drhnPGL/items/XY8KMAFW"],"itemData":{"id":2079,"type":"article-journal","container-title":"The Journal of Pediatrics","DOI":"10.1016/j.jpeds.2010.06.004","ISSN":"00223476","issue":"5","journalAbbreviation":"The Journal of Pediatrics","language":"en","page":"784-788.e1","source":"DOI.org (Crossref)","title":"Preventing Post-Exercise Nocturnal Hypoglycemia in Children with Type 1 Diabetes","URL":"https://linkinghub.elsevier.com/retrieve/pii/S0022347610004853","volume":"157","author":[{"family":"Taplin","given":"Craig E."},{"family":"Cobry","given":"Erin"},{"family":"Messer","given":"Laurel"},{"family":"McFann","given":"Kim"},{"family":"Chase","given":"H. Peter"},{"family":"Fiallo-Scharer","given":"Rosanna"}],"accessed":{"date-parts":[["2020",5,16]]},"issued":{"date-parts":[["2010",11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29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  <w:p w14:paraId="03B2ED9C" w14:textId="77777777" w:rsidR="000F2005" w:rsidRPr="00A30092" w:rsidRDefault="002379B6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 w:cs="HelveticaNeue-Light"/>
              </w:rPr>
              <w:t xml:space="preserve"> </w:t>
            </w:r>
          </w:p>
        </w:tc>
        <w:tc>
          <w:tcPr>
            <w:tcW w:w="306" w:type="pct"/>
            <w:vMerge w:val="restart"/>
          </w:tcPr>
          <w:p w14:paraId="0252394A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0</w:t>
            </w:r>
          </w:p>
          <w:p w14:paraId="276C8787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425" w:type="pct"/>
          </w:tcPr>
          <w:p w14:paraId="09981001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20%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reducti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as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rat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vernigh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</w:p>
        </w:tc>
        <w:tc>
          <w:tcPr>
            <w:tcW w:w="2572" w:type="pct"/>
          </w:tcPr>
          <w:p w14:paraId="29AAA532" w14:textId="5F518314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SA183"/>
              </w:rPr>
            </w:pPr>
            <w:r w:rsidRPr="00A30092">
              <w:rPr>
                <w:rFonts w:ascii="Book Antiqua" w:hAnsi="Book Antiqua" w:cs="AdvPSA183"/>
              </w:rPr>
              <w:t>Was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safe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and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effective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in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preventing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nocturn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hypoglycemia</w:t>
            </w:r>
          </w:p>
        </w:tc>
      </w:tr>
      <w:tr w:rsidR="000F2005" w:rsidRPr="00A30092" w14:paraId="2928C4AB" w14:textId="77777777" w:rsidTr="000F2005">
        <w:tc>
          <w:tcPr>
            <w:tcW w:w="697" w:type="pct"/>
            <w:vMerge/>
          </w:tcPr>
          <w:p w14:paraId="4192FC76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</w:p>
        </w:tc>
        <w:tc>
          <w:tcPr>
            <w:tcW w:w="306" w:type="pct"/>
            <w:vMerge/>
          </w:tcPr>
          <w:p w14:paraId="3EEC183A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425" w:type="pct"/>
          </w:tcPr>
          <w:p w14:paraId="026A4F5A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2.5</w:t>
            </w:r>
            <w:r w:rsidR="002379B6">
              <w:rPr>
                <w:rFonts w:ascii="Book Antiqua" w:hAnsi="Book Antiqua" w:cs="HelveticaNeue-Light" w:hint="eastAsia"/>
                <w:lang w:eastAsia="zh-CN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edtim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o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ra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erbutalin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</w:p>
        </w:tc>
        <w:tc>
          <w:tcPr>
            <w:tcW w:w="2572" w:type="pct"/>
          </w:tcPr>
          <w:p w14:paraId="4372E0D9" w14:textId="551E7D4B" w:rsidR="000F2005" w:rsidRPr="00A30092" w:rsidRDefault="000F2005" w:rsidP="00CB5F71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SA183"/>
              </w:rPr>
            </w:pPr>
            <w:r w:rsidRPr="00A30092">
              <w:rPr>
                <w:rFonts w:ascii="Book Antiqua" w:hAnsi="Book Antiqua" w:cs="AdvPSA183"/>
              </w:rPr>
              <w:t>Effective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at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avoiding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hypoglycemia</w:t>
            </w:r>
            <w:r w:rsidR="00CB5F71">
              <w:rPr>
                <w:rFonts w:ascii="Book Antiqua" w:hAnsi="Book Antiqua" w:cs="AdvPSA183"/>
              </w:rPr>
              <w:t>,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but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linked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with</w:t>
            </w:r>
            <w:r w:rsidR="002379B6">
              <w:rPr>
                <w:rFonts w:ascii="Book Antiqua" w:hAnsi="Book Antiqua" w:cs="AdvPSA183"/>
              </w:rPr>
              <w:t xml:space="preserve"> </w:t>
            </w:r>
            <w:r w:rsidRPr="00A30092">
              <w:rPr>
                <w:rFonts w:ascii="Book Antiqua" w:hAnsi="Book Antiqua" w:cs="AdvPSA183"/>
              </w:rPr>
              <w:t>hyperglycemia</w:t>
            </w:r>
          </w:p>
        </w:tc>
      </w:tr>
      <w:tr w:rsidR="000F2005" w:rsidRPr="00A30092" w14:paraId="3BD9F930" w14:textId="77777777" w:rsidTr="000F2005">
        <w:tc>
          <w:tcPr>
            <w:tcW w:w="697" w:type="pct"/>
          </w:tcPr>
          <w:p w14:paraId="1C0DAAD1" w14:textId="77777777" w:rsidR="000F2005" w:rsidRPr="00A30092" w:rsidRDefault="000F2005" w:rsidP="000F200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Riddell</w:t>
            </w:r>
            <w:r w:rsidR="002379B6">
              <w:rPr>
                <w:rFonts w:ascii="Book Antiqua" w:hAnsi="Book Antiqua"/>
              </w:rPr>
              <w:t xml:space="preserve"> </w:t>
            </w:r>
            <w:r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QINOlb56","properties":{"formattedCitation":"[219]","plainCitation":"[219]","noteIndex":0},"citationItems":[{"id":1622,"uris":["http://zotero.org/users/local/2drhnPGL/items/X5Y4XMYF"],"uri":["http://zotero.org/users/local/2drhnPGL/items/X5Y4XMYF"],"itemData":{"id":1622,"type":"article-journal","container-title":"Diabetes Technology &amp; Therapeutics","DOI":"10.1089/dia.2011.0052","ISSN":"1520-9156, 1557-8593","issue":"8","journalAbbreviation":"Diabetes Technology &amp; Therapeutics","language":"en","page":"819-825","source":"DOI.org (Crossref)","title":"Preventing Exercise-Induced Hypoglycemia in Type 1 Diabetes Using Real-Time Continuous Glucose Monitoring and a New Carbohydrate Intake Algorithm: An Observational Field Study","title-short":"Preventing Exercise-Induced Hypoglycemia in Type 1 Diabetes Using Real-Time Continuous Glucose Monitoring and a New Carbohydrate Intake Algorithm","URL":"http://www.liebertpub.com/doi/10.1089/dia.2011.0052","volume":"13","author":[{"family":"Riddell","given":"Michael C."},{"family":"Milliken","given":"Jill"}],"accessed":{"date-parts":[["2020",5,6]]},"issued":{"date-parts":[["2011",8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19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35ECD78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1</w:t>
            </w:r>
          </w:p>
        </w:tc>
        <w:tc>
          <w:tcPr>
            <w:tcW w:w="1425" w:type="pct"/>
          </w:tcPr>
          <w:p w14:paraId="76FD619D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RT-CGM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n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</w:t>
            </w:r>
            <w:r w:rsidR="004606CD">
              <w:rPr>
                <w:rFonts w:ascii="Book Antiqua" w:hAnsi="Book Antiqua" w:cs="HelveticaNeue-Light"/>
              </w:rPr>
              <w:t>arbohydrat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intak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algorithm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>
              <w:rPr>
                <w:rFonts w:ascii="Book Antiqua" w:hAnsi="Book Antiqua" w:cs="HelveticaNeue-Light"/>
              </w:rPr>
              <w:t>(8</w:t>
            </w:r>
            <w:r w:rsidR="004606CD">
              <w:rPr>
                <w:rFonts w:ascii="Book Antiqua" w:hAnsi="Book Antiqua" w:cs="HelveticaNeue-Light" w:hint="eastAsia"/>
                <w:lang w:eastAsia="zh-CN"/>
              </w:rPr>
              <w:t>-</w:t>
            </w:r>
            <w:r w:rsidRPr="00A30092">
              <w:rPr>
                <w:rFonts w:ascii="Book Antiqua" w:hAnsi="Book Antiqua" w:cs="HelveticaNeue-Light"/>
              </w:rPr>
              <w:t>20</w:t>
            </w:r>
            <w:r w:rsidR="00CB5F71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g),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ependin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h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oncentrati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gluco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h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tim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RT-CGM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lert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n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rate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f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hang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glycemia</w:t>
            </w:r>
          </w:p>
        </w:tc>
        <w:tc>
          <w:tcPr>
            <w:tcW w:w="2572" w:type="pct"/>
          </w:tcPr>
          <w:p w14:paraId="7196A8E3" w14:textId="0DB976B9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7C2E"/>
              </w:rPr>
            </w:pPr>
            <w:r w:rsidRPr="00A30092">
              <w:rPr>
                <w:rFonts w:ascii="Book Antiqua" w:hAnsi="Book Antiqua" w:cs="AdvP7C2E"/>
              </w:rPr>
              <w:t>The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coupl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arbohydrate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intake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algorithm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with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RT-CGM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avoid</w:t>
            </w:r>
            <w:r w:rsidR="00F154C8">
              <w:rPr>
                <w:rFonts w:ascii="Book Antiqua" w:hAnsi="Book Antiqua" w:cs="AdvP7C2E"/>
              </w:rPr>
              <w:t>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hypoglycemia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an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maintain</w:t>
            </w:r>
            <w:r w:rsidR="00F154C8">
              <w:rPr>
                <w:rFonts w:ascii="Book Antiqua" w:hAnsi="Book Antiqua" w:cs="AdvP7C2E"/>
              </w:rPr>
              <w:t>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euglycemia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during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exercise</w:t>
            </w:r>
          </w:p>
        </w:tc>
      </w:tr>
      <w:tr w:rsidR="000F2005" w:rsidRPr="00A30092" w14:paraId="6D862701" w14:textId="77777777" w:rsidTr="000F2005">
        <w:tc>
          <w:tcPr>
            <w:tcW w:w="697" w:type="pct"/>
          </w:tcPr>
          <w:p w14:paraId="34396F7E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Gar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et</w:t>
            </w:r>
            <w:r w:rsidR="002379B6">
              <w:rPr>
                <w:rFonts w:ascii="Book Antiqua" w:hAnsi="Book Antiqua"/>
                <w:i/>
              </w:rPr>
              <w:t xml:space="preserve"> </w:t>
            </w:r>
            <w:r w:rsidRPr="000F2005">
              <w:rPr>
                <w:rFonts w:ascii="Book Antiqua" w:hAnsi="Book Antiqua"/>
                <w:i/>
              </w:rPr>
              <w:t>al</w:t>
            </w:r>
            <w:r w:rsidRPr="000F2005">
              <w:rPr>
                <w:rFonts w:ascii="Book Antiqua" w:hAnsi="Book Antiqua"/>
                <w:vertAlign w:val="superscript"/>
              </w:rPr>
              <w:fldChar w:fldCharType="begin"/>
            </w:r>
            <w:r w:rsidRPr="000F2005">
              <w:rPr>
                <w:rFonts w:ascii="Book Antiqua" w:hAnsi="Book Antiqua"/>
                <w:vertAlign w:val="superscript"/>
              </w:rPr>
              <w:instrText xml:space="preserve"> ADDIN ZOTERO_ITEM CSL_CITATION {"citationID":"k3ge9r7E","properties":{"formattedCitation":"[231]","plainCitation":"[231]","noteIndex":0},"citationItems":[{"id":2161,"uris":["http://zotero.org/users/local/2drhnPGL/items/2QDKH6CH"],"uri":["http://zotero.org/users/local/2drhnPGL/items/2QDKH6CH"],"itemData":{"id":2161,"type":"article-journal","container-title":"Diabetes Technology &amp; Therapeutics","DOI":"10.1089/dia.2011.0292","ISSN":"1520-9156, 1557-8593","issue":"3","journalAbbreviation":"Diabetes Technology &amp; Therapeutics","language":"en","page":"205-209","source":"DOI.org (Crossref)","title":"Reduction in Duration of Hypoglycemia by Automatic Suspension of Insulin Delivery: The In-Clinic ASPIRE Study","title-short":"Reduction in Duration of Hypoglycemia by Automatic Suspension of Insulin Delivery","URL":"http://www.liebertpub.com/doi/10.1089/dia.2011.0292","volume":"14","author":[{"family":"Garg","given":"Satish"},{"family":"Brazg","given":"Ronald L."},{"family":"Bailey","given":"Timothy S."},{"family":"Buckingham","given":"Bruce A."},{"family":"Slover","given":"Robert H."},{"family":"Klonoff","given":"David C."},{"family":"Shin","given":"John"},{"family":"Welsh","given":"John B."},{"family":"Kaufman","given":"Francine R."}],"accessed":{"date-parts":[["2020",5,22]]},"issued":{"date-parts":[["2012",3]]}}}],"schema":"https://github.com/citation-style-language/schema/raw/master/csl-citation.json"} </w:instrText>
            </w:r>
            <w:r w:rsidRPr="000F2005">
              <w:rPr>
                <w:rFonts w:ascii="Book Antiqua" w:hAnsi="Book Antiqua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0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1A77127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2</w:t>
            </w:r>
          </w:p>
        </w:tc>
        <w:tc>
          <w:tcPr>
            <w:tcW w:w="1425" w:type="pct"/>
          </w:tcPr>
          <w:p w14:paraId="650B081C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TimRomLiebert"/>
              </w:rPr>
            </w:pPr>
            <w:r w:rsidRPr="00A30092">
              <w:rPr>
                <w:rFonts w:ascii="Book Antiqua" w:hAnsi="Book Antiqua" w:cs="AdvP7C2E"/>
              </w:rPr>
              <w:t>An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automatic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suspension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of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insulin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AdvP7C2E"/>
              </w:rPr>
              <w:t>delivery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whe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eastAsia="MTSY" w:hAnsi="Book Antiqua" w:cs="MTSY"/>
              </w:rPr>
              <w:t>≤</w:t>
            </w:r>
            <w:r w:rsidR="002379B6">
              <w:rPr>
                <w:rFonts w:ascii="Book Antiqua" w:eastAsia="MTSY" w:hAnsi="Book Antiqua" w:cs="MTSY" w:hint="eastAsia"/>
                <w:lang w:eastAsia="zh-CN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70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mg/d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durin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o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ft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73430790" w14:textId="1F0C4DD5" w:rsidR="000F2005" w:rsidRPr="00A30092" w:rsidRDefault="00F154C8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7C2E"/>
              </w:rPr>
            </w:pPr>
            <w:r>
              <w:rPr>
                <w:rFonts w:ascii="Book Antiqua" w:hAnsi="Book Antiqua" w:cs="AdvP7C2E"/>
              </w:rPr>
              <w:t>This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significantly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decreas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the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duration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an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severity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of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induce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hypoglycemia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without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causing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rebound</w:t>
            </w:r>
            <w:r w:rsidR="002379B6">
              <w:rPr>
                <w:rFonts w:ascii="Book Antiqua" w:hAnsi="Book Antiqua" w:cs="AdvP7C2E"/>
              </w:rPr>
              <w:t xml:space="preserve"> </w:t>
            </w:r>
            <w:r w:rsidR="000F2005" w:rsidRPr="00A30092">
              <w:rPr>
                <w:rFonts w:ascii="Book Antiqua" w:hAnsi="Book Antiqua" w:cs="AdvP7C2E"/>
              </w:rPr>
              <w:t>hyperglycemia</w:t>
            </w:r>
          </w:p>
        </w:tc>
      </w:tr>
      <w:tr w:rsidR="000F2005" w:rsidRPr="00A30092" w14:paraId="03435C6D" w14:textId="77777777" w:rsidTr="000F2005">
        <w:tc>
          <w:tcPr>
            <w:tcW w:w="697" w:type="pct"/>
          </w:tcPr>
          <w:p w14:paraId="4E934FC4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 w:cs="HelveticaNeue-Light"/>
              </w:rPr>
              <w:t>Yardle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W8nlNq1E","properties":{"formattedCitation":"[200]","plainCitation":"[200]","noteIndex":0},"citationItems":[{"id":2077,"uris":["http://zotero.org/users/local/2drhnPGL/items/USRY48UI"],"uri":["http://zotero.org/users/local/2drhnPGL/items/USRY48UI"],"itemData":{"id":2077,"type":"article-journal","container-title":"Diabetes Care","DOI":"10.2337/dc11-1844","ISSN":"0149-5992, 1935-5548","issue":"4","journalAbbreviation":"Diabetes Care","language":"en","page":"669-675","source":"DOI.org (Crossref)","title":"Effects of Performing Resistance Exercise Before Versus After Aerobic Exercise on Glycemia in Type 1 Diabetes","URL":"http://care.diabetesjournals.org/cgi/doi/10.2337/dc11-1844","volume":"35","author":[{"family":"Yardley","given":"J. E."},{"family":"Kenny","given":"G. P."},{"family":"Perkins","given":"B. A."},{"family":"Riddell","given":"M. C."},{"family":"Malcolm","given":"J."},{"family":"Boulay","given":"P."},{"family":"Khandwala","given":"F."},{"family":"Sigal","given":"R. J."}],"accessed":{"date-parts":[["2020",5,16]]},"issued":{"date-parts":[["2012",4,1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200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0467FC88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2</w:t>
            </w:r>
          </w:p>
        </w:tc>
        <w:tc>
          <w:tcPr>
            <w:tcW w:w="1425" w:type="pct"/>
          </w:tcPr>
          <w:p w14:paraId="244F9738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Resistanc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befor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erobic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1C690075" w14:textId="58859188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96667d11"/>
              </w:rPr>
            </w:pPr>
            <w:r w:rsidRPr="00A30092">
              <w:rPr>
                <w:rFonts w:ascii="Book Antiqua" w:hAnsi="Book Antiqua" w:cs="AdvOT96667d11"/>
              </w:rPr>
              <w:t>Performing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resistanc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firs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mprove</w:t>
            </w:r>
            <w:r w:rsidR="00F154C8">
              <w:rPr>
                <w:rFonts w:ascii="Book Antiqua" w:hAnsi="Book Antiqua" w:cs="AdvOT96667d11"/>
              </w:rPr>
              <w:t>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glycemic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stability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throughou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th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lastRenderedPageBreak/>
              <w:t>an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ecrease</w:t>
            </w:r>
            <w:r w:rsidR="00F154C8">
              <w:rPr>
                <w:rFonts w:ascii="Book Antiqua" w:hAnsi="Book Antiqua" w:cs="AdvOT96667d11"/>
              </w:rPr>
              <w:t>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th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uratio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n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severity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of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ost-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hypoglycemia</w:t>
            </w:r>
          </w:p>
        </w:tc>
      </w:tr>
      <w:tr w:rsidR="000F2005" w:rsidRPr="00A30092" w14:paraId="75A8F74C" w14:textId="77777777" w:rsidTr="000F2005">
        <w:tc>
          <w:tcPr>
            <w:tcW w:w="697" w:type="pct"/>
          </w:tcPr>
          <w:p w14:paraId="4A3D85DB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lastRenderedPageBreak/>
              <w:t>Yardle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XCuVkPM4","properties":{"formattedCitation":"[232]","plainCitation":"[232]","noteIndex":0},"citationItems":[{"id":1618,"uris":["http://zotero.org/users/local/2drhnPGL/items/NZ7V86JP"],"uri":["http://zotero.org/users/local/2drhnPGL/items/NZ7V86JP"],"itemData":{"id":1618,"type":"article-journal","container-title":"Canadian Journal of Diabetes","DOI":"10.1016/j.jcjd.2013.07.020","ISSN":"14992671","issue":"6","journalAbbreviation":"Canadian Journal of Diabetes","language":"en","page":"420-426","source":"DOI.org (Crossref)","title":"Resistance Exercise in Type 1 Diabetes","URL":"https://linkinghub.elsevier.com/retrieve/pii/S1499267113008514","volume":"37","author":[{"family":"Yardley","given":"Jane E."},{"family":"Sigal","given":"Ronald J."},{"family":"Perkins","given":"Bruce A."},{"family":"Riddell","given":"Michael C."},{"family":"Kenny","given":"Glen P."}],"accessed":{"date-parts":[["2020",5,6]]},"issued":{"date-parts":[["2013",12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1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35450E9C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3</w:t>
            </w:r>
          </w:p>
        </w:tc>
        <w:tc>
          <w:tcPr>
            <w:tcW w:w="1425" w:type="pct"/>
          </w:tcPr>
          <w:p w14:paraId="354E3E4E" w14:textId="77777777" w:rsidR="000F2005" w:rsidRPr="00A30092" w:rsidRDefault="000F2005" w:rsidP="004606CD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Resistanc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="004606CD" w:rsidRPr="004606CD">
              <w:rPr>
                <w:rFonts w:ascii="Book Antiqua" w:hAnsi="Book Antiqua" w:cs="HelveticaNeue-Light" w:hint="eastAsia"/>
                <w:i/>
                <w:lang w:eastAsia="zh-CN"/>
              </w:rPr>
              <w:t>v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aerobic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exercis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</w:p>
        </w:tc>
        <w:tc>
          <w:tcPr>
            <w:tcW w:w="2572" w:type="pct"/>
          </w:tcPr>
          <w:p w14:paraId="15B902B1" w14:textId="172D0612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96667d11"/>
              </w:rPr>
            </w:pPr>
            <w:r w:rsidRPr="00A30092">
              <w:rPr>
                <w:rFonts w:ascii="Book Antiqua" w:hAnsi="Book Antiqua" w:cs="AdvOT96667d11"/>
              </w:rPr>
              <w:t>Resistanc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cause</w:t>
            </w:r>
            <w:r w:rsidR="00F154C8">
              <w:rPr>
                <w:rFonts w:ascii="Book Antiqua" w:hAnsi="Book Antiqua" w:cs="AdvOT96667d11"/>
              </w:rPr>
              <w:t>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less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nitial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eclin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BG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bu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rolonge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ecreases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ost-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glycemia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tha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erobic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exercise</w:t>
            </w:r>
          </w:p>
        </w:tc>
      </w:tr>
      <w:tr w:rsidR="000F2005" w:rsidRPr="00A30092" w14:paraId="5269AAE0" w14:textId="77777777" w:rsidTr="000F2005">
        <w:tc>
          <w:tcPr>
            <w:tcW w:w="697" w:type="pct"/>
          </w:tcPr>
          <w:p w14:paraId="6E2404E2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Campbel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Z0tVIa3p","properties":{"formattedCitation":"[233]","plainCitation":"[233]","noteIndex":0},"citationItems":[{"id":1754,"uris":["http://zotero.org/users/local/2drhnPGL/items/ZD55WTJJ"],"uri":["http://zotero.org/users/local/2drhnPGL/items/ZD55WTJJ"],"itemData":{"id":1754,"type":"article-journal","container-title":"Diabetes Care","DOI":"10.2337/dc12-2467","ISSN":"0149-5992, 1935-5548","issue":"8","journalAbbreviation":"Diabetes Care","language":"en","page":"2217-2224","source":"DOI.org (Crossref)","title":"Large Pre- and Postexercise Rapid-Acting Insulin Reductions Preserve Glycemia and Prevent Early- but Not Late-Onset Hypoglycemia in Patients With Type 1 Diabetes","URL":"http://care.diabetesjournals.org/cgi/doi/10.2337/dc12-2467","volume":"36","author":[{"family":"Campbell","given":"M. D."},{"family":"Walker","given":"M."},{"family":"Trenell","given":"M. I."},{"family":"Jakovljevic","given":"D. G."},{"family":"Stevenson","given":"E. J."},{"family":"Bracken","given":"R. M."},{"family":"Bain","given":"S. C."},{"family":"West","given":"D. J."}],"accessed":{"date-parts":[["2020",5,12]]},"issued":{"date-parts":[["2013",8,1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2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76DC500E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3</w:t>
            </w:r>
          </w:p>
        </w:tc>
        <w:tc>
          <w:tcPr>
            <w:tcW w:w="1425" w:type="pct"/>
          </w:tcPr>
          <w:p w14:paraId="7CF80FF6" w14:textId="77777777" w:rsidR="000F2005" w:rsidRPr="00A30092" w:rsidRDefault="004606CD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4d5aeae2.B"/>
              </w:rPr>
            </w:pPr>
            <w:r>
              <w:rPr>
                <w:rFonts w:ascii="Book Antiqua" w:hAnsi="Book Antiqua" w:cs="AdvOT4d5aeae2.B"/>
              </w:rPr>
              <w:t>Pre-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>
              <w:rPr>
                <w:rFonts w:ascii="Book Antiqua" w:hAnsi="Book Antiqua" w:cs="AdvOT4d5aeae2.B"/>
              </w:rPr>
              <w:t>and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>
              <w:rPr>
                <w:rFonts w:ascii="Book Antiqua" w:hAnsi="Book Antiqua" w:cs="AdvOT4d5aeae2.B" w:hint="eastAsia"/>
                <w:lang w:eastAsia="zh-CN"/>
              </w:rPr>
              <w:t>p</w:t>
            </w:r>
            <w:r w:rsidR="000F2005" w:rsidRPr="00A30092">
              <w:rPr>
                <w:rFonts w:ascii="Book Antiqua" w:hAnsi="Book Antiqua" w:cs="AdvOT4d5aeae2.B"/>
              </w:rPr>
              <w:t>ost-exercise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 w:rsidR="000F2005" w:rsidRPr="00A30092">
              <w:rPr>
                <w:rFonts w:ascii="Book Antiqua" w:hAnsi="Book Antiqua" w:cs="AdvOT4d5aeae2.B"/>
              </w:rPr>
              <w:t>rapid-acting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 w:rsidR="000F2005" w:rsidRPr="00A30092">
              <w:rPr>
                <w:rFonts w:ascii="Book Antiqua" w:hAnsi="Book Antiqua" w:cs="AdvOT4d5aeae2.B"/>
              </w:rPr>
              <w:t>insulin</w:t>
            </w:r>
            <w:r w:rsidR="002379B6">
              <w:rPr>
                <w:rFonts w:ascii="Book Antiqua" w:hAnsi="Book Antiqua" w:cs="AdvOT4d5aeae2.B"/>
              </w:rPr>
              <w:t xml:space="preserve"> </w:t>
            </w:r>
            <w:r w:rsidR="000F2005" w:rsidRPr="00A30092">
              <w:rPr>
                <w:rFonts w:ascii="Book Antiqua" w:hAnsi="Book Antiqua" w:cs="AdvOT4d5aeae2.B"/>
              </w:rPr>
              <w:t>reductions</w:t>
            </w:r>
          </w:p>
        </w:tc>
        <w:tc>
          <w:tcPr>
            <w:tcW w:w="2572" w:type="pct"/>
          </w:tcPr>
          <w:p w14:paraId="53893957" w14:textId="354E9716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AdvOT96667d11"/>
              </w:rPr>
              <w:t>25%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re-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n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50%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ost-exerci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rapid-acting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insulin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dose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reserve</w:t>
            </w:r>
            <w:r w:rsidR="00F154C8">
              <w:rPr>
                <w:rFonts w:ascii="Book Antiqua" w:hAnsi="Book Antiqua" w:cs="AdvOT96667d11"/>
              </w:rPr>
              <w:t>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glycemia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n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rotect</w:t>
            </w:r>
            <w:r w:rsidR="00F154C8">
              <w:rPr>
                <w:rFonts w:ascii="Book Antiqua" w:hAnsi="Book Antiqua" w:cs="AdvOT96667d11"/>
              </w:rPr>
              <w:t>ed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patients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agains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early-onset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hypoglycemia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Pr="00A30092">
              <w:rPr>
                <w:rFonts w:ascii="Book Antiqua" w:hAnsi="Book Antiqua" w:cs="AdvOT96667d11"/>
              </w:rPr>
              <w:t>(8</w:t>
            </w:r>
            <w:r w:rsidR="002379B6">
              <w:rPr>
                <w:rFonts w:ascii="Book Antiqua" w:hAnsi="Book Antiqua" w:cs="AdvOT96667d11"/>
              </w:rPr>
              <w:t xml:space="preserve"> </w:t>
            </w:r>
            <w:r w:rsidR="004606CD">
              <w:rPr>
                <w:rFonts w:ascii="Book Antiqua" w:hAnsi="Book Antiqua" w:cs="AdvOT96667d11" w:hint="eastAsia"/>
                <w:lang w:eastAsia="zh-CN"/>
              </w:rPr>
              <w:t>h</w:t>
            </w:r>
            <w:r w:rsidRPr="00A30092">
              <w:rPr>
                <w:rFonts w:ascii="Book Antiqua" w:hAnsi="Book Antiqua" w:cs="AdvOT96667d11"/>
              </w:rPr>
              <w:t>)</w:t>
            </w:r>
          </w:p>
        </w:tc>
      </w:tr>
      <w:tr w:rsidR="000F2005" w:rsidRPr="00A30092" w14:paraId="56D7D945" w14:textId="77777777" w:rsidTr="000F2005">
        <w:tc>
          <w:tcPr>
            <w:tcW w:w="697" w:type="pct"/>
          </w:tcPr>
          <w:p w14:paraId="3ACD3F46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Schiavo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baMgVyY0","properties":{"formattedCitation":"[234]","plainCitation":"[234]","noteIndex":0},"citationItems":[{"id":2163,"uris":["http://zotero.org/users/local/2drhnPGL/items/66LUERQ3"],"uri":["http://zotero.org/users/local/2drhnPGL/items/66LUERQ3"],"itemData":{"id":2163,"type":"article-journal","container-title":"Journal of Diabetes Science and Technology","DOI":"10.1177/193229681300700606","ISSN":"1932-2968, 1932-2968","issue":"6","journalAbbreviation":"J Diabetes Sci Technol","language":"en","page":"1461-1469","source":"DOI.org (Crossref)","title":"&lt;i&gt;In Silico&lt;/i&gt; Optimization of Basal Insulin Infusion Rate during Exercise: Implication for Artificial Pancreas","title-short":"&lt;i&gt;In Silico&lt;/i&gt; Optimization of Basal Insulin Infusion Rate during Exercise","URL":"http://journals.sagepub.com/doi/10.1177/193229681300700606","volume":"7","author":[{"family":"Schiavon","given":"Michele"},{"family":"Man","given":"Chiara Dalla"},{"family":"Kudva","given":"Yogish C."},{"family":"Basu","given":"Ananda"},{"family":"Cobelli","given":"Claudio"}],"accessed":{"date-parts":[["2020",5,22]]},"issued":{"date-parts":[["2013",11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3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6F01297B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3</w:t>
            </w:r>
          </w:p>
        </w:tc>
        <w:tc>
          <w:tcPr>
            <w:tcW w:w="1425" w:type="pct"/>
          </w:tcPr>
          <w:p w14:paraId="1AA157B6" w14:textId="77777777" w:rsidR="000F2005" w:rsidRPr="00A30092" w:rsidRDefault="004606CD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P8585"/>
              </w:rPr>
            </w:pPr>
            <w:r>
              <w:rPr>
                <w:rFonts w:ascii="Book Antiqua" w:hAnsi="Book Antiqua"/>
              </w:rPr>
              <w:t>In</w:t>
            </w:r>
            <w:r w:rsidR="002379B6">
              <w:rPr>
                <w:rFonts w:ascii="Book Antiqua" w:hAnsi="Book Antiqua"/>
              </w:rPr>
              <w:t xml:space="preserve"> </w:t>
            </w:r>
            <w:r>
              <w:rPr>
                <w:rFonts w:ascii="Book Antiqua" w:hAnsi="Book Antiqua" w:hint="eastAsia"/>
                <w:lang w:eastAsia="zh-CN"/>
              </w:rPr>
              <w:t>s</w:t>
            </w:r>
            <w:r w:rsidR="000F2005" w:rsidRPr="00A30092">
              <w:rPr>
                <w:rFonts w:ascii="Book Antiqua" w:hAnsi="Book Antiqua"/>
              </w:rPr>
              <w:t>ilico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optimization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of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basal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insulin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infusion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rate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during</w:t>
            </w:r>
            <w:r w:rsidR="002379B6">
              <w:rPr>
                <w:rFonts w:ascii="Book Antiqua" w:hAnsi="Book Antiqua"/>
              </w:rPr>
              <w:t xml:space="preserve"> </w:t>
            </w:r>
            <w:r w:rsidR="000F2005" w:rsidRPr="00A30092">
              <w:rPr>
                <w:rFonts w:ascii="Book Antiqua" w:hAnsi="Book Antiqua"/>
              </w:rPr>
              <w:t>exercise</w:t>
            </w:r>
          </w:p>
        </w:tc>
        <w:tc>
          <w:tcPr>
            <w:tcW w:w="2572" w:type="pct"/>
          </w:tcPr>
          <w:p w14:paraId="3AAE96B1" w14:textId="230709D3" w:rsidR="000F2005" w:rsidRPr="00A30092" w:rsidRDefault="000F2005" w:rsidP="00F154C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A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ecrease</w:t>
            </w:r>
            <w:r w:rsidR="002379B6">
              <w:rPr>
                <w:rFonts w:ascii="Book Antiqua" w:hAnsi="Book Antiqua"/>
              </w:rPr>
              <w:t xml:space="preserve"> </w:t>
            </w:r>
            <w:r w:rsidR="00F154C8">
              <w:rPr>
                <w:rFonts w:ascii="Book Antiqua" w:hAnsi="Book Antiqua"/>
              </w:rPr>
              <w:t>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asal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nsul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y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50%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tartin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90</w:t>
            </w:r>
            <w:r w:rsidR="002379B6">
              <w:rPr>
                <w:rFonts w:ascii="Book Antiqua" w:hAnsi="Book Antiqua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efor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xercis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and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y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30%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urin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xercis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s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af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and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ffectiv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for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glucos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control</w:t>
            </w:r>
          </w:p>
        </w:tc>
      </w:tr>
      <w:tr w:rsidR="000F2005" w:rsidRPr="00A30092" w14:paraId="08D80F6B" w14:textId="77777777" w:rsidTr="000F2005">
        <w:trPr>
          <w:trHeight w:val="656"/>
        </w:trPr>
        <w:tc>
          <w:tcPr>
            <w:tcW w:w="697" w:type="pct"/>
          </w:tcPr>
          <w:p w14:paraId="31B70528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 w:cs="HelveticaNeue-Light"/>
              </w:rPr>
              <w:t>Danne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yH6EALyy","properties":{"formattedCitation":"[235]","plainCitation":"[235]","noteIndex":0},"citationItems":[{"id":2162,"uris":["http://zotero.org/users/local/2drhnPGL/items/8CYAMCUQ"],"uri":["http://zotero.org/users/local/2drhnPGL/items/8CYAMCUQ"],"itemData":{"id":2162,"type":"article-journal","container-title":"Diabetes Technology &amp; Therapeutics","DOI":"10.1089/dia.2013.0327","ISSN":"1520-9156, 1557-8593","issue":"6","journalAbbreviation":"Diabetes Technology &amp; Therapeutics","language":"en","page":"338-347","source":"DOI.org (Crossref)","title":"The PILGRIM Study: In Silico Modeling of a Predictive Low Glucose Management System and Feasibility in Youth with Type 1 Diabetes During Exercise","title-short":"The PILGRIM Study","URL":"http://www.liebertpub.com/doi/10.1089/dia.2013.0327","volume":"16","author":[{"family":"Danne","given":"Thomas"},{"family":"Tsioli","given":"Christiana"},{"family":"Kordonouri","given":"Olga"},{"family":"Blaesig","given":"Sarah"},{"family":"Remus","given":"Kerstin"},{"family":"Roy","given":"Anirban"},{"family":"Keenan","given":"Barry"},{"family":"Lee","given":"Scott W."},{"family":"Kaufman","given":"Francine R."}],"accessed":{"date-parts":[["2020",5,22]]},"issued":{"date-parts":[["2014",6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4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54DA83F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4</w:t>
            </w:r>
          </w:p>
        </w:tc>
        <w:tc>
          <w:tcPr>
            <w:tcW w:w="1425" w:type="pct"/>
          </w:tcPr>
          <w:p w14:paraId="1F3C5520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TimRomLiebert"/>
              </w:rPr>
            </w:pPr>
            <w:r w:rsidRPr="00A30092">
              <w:rPr>
                <w:rFonts w:ascii="Book Antiqua" w:hAnsi="Book Antiqua" w:cs="AdvTimRomLiebert"/>
              </w:rPr>
              <w:t>PLGM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(suspension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of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insulin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delivery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based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on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predicted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sensor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glucos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values)</w:t>
            </w:r>
          </w:p>
        </w:tc>
        <w:tc>
          <w:tcPr>
            <w:tcW w:w="2572" w:type="pct"/>
          </w:tcPr>
          <w:p w14:paraId="689A771A" w14:textId="6010AD88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TimRomLiebert"/>
              </w:rPr>
            </w:pPr>
            <w:r w:rsidRPr="00A30092">
              <w:rPr>
                <w:rFonts w:ascii="Book Antiqua" w:hAnsi="Book Antiqua" w:cs="AdvTimRomLiebert"/>
              </w:rPr>
              <w:t>PLGM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may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decreas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th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severity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of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hypoglycemia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abov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that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already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established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for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algorithms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that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use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a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threshold-based</w:t>
            </w:r>
            <w:r w:rsidR="002379B6">
              <w:rPr>
                <w:rFonts w:ascii="Book Antiqua" w:hAnsi="Book Antiqua" w:cs="AdvTimRomLiebert"/>
              </w:rPr>
              <w:t xml:space="preserve"> </w:t>
            </w:r>
            <w:r w:rsidRPr="00A30092">
              <w:rPr>
                <w:rFonts w:ascii="Book Antiqua" w:hAnsi="Book Antiqua" w:cs="AdvTimRomLiebert"/>
              </w:rPr>
              <w:t>suspension</w:t>
            </w:r>
          </w:p>
        </w:tc>
      </w:tr>
      <w:tr w:rsidR="000F2005" w:rsidRPr="00A30092" w14:paraId="105FFA35" w14:textId="77777777" w:rsidTr="000F2005">
        <w:tc>
          <w:tcPr>
            <w:tcW w:w="697" w:type="pct"/>
          </w:tcPr>
          <w:p w14:paraId="63D42FB8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Campbell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rYzTchnm","properties":{"formattedCitation":"[236]","plainCitation":"[236]","noteIndex":0},"citationItems":[{"id":1459,"uris":["http://zotero.org/users/local/2drhnPGL/items/7BLZDCF9"],"uri":["http://zotero.org/users/local/2drhnPGL/items/7BLZDCF9"],"itemData":{"id":1459,"type":"article-journal","container-title":"BMJ Open Diabetes Research &amp; Care","DOI":"10.1136/bmjdrc-2015-000085","ISSN":"2052-4897","issue":"1","journalAbbreviation":"BMJ Open Diab Res Care","language":"en","page":"e000085","source":"DOI.org (Crossref)","title":"Insulin therapy and dietary adjustments to normalize glycemia and prevent nocturnal hypoglycemia after evening exercise in type 1 diabetes: a randomized controlled trial","title-short":"Insulin therapy and dietary adjustments to normalize glycemia and prevent nocturnal hypoglycemia after evening exercise in type 1 diabetes","URL":"http://drc.bmj.com/lookup/doi/10.1136/bmjdrc-2015-000085","volume":"3","author":[{"family":"Campbell","given":"Matthew D"},{"family":"Walker","given":"Mark"},{"family":"Bracken","given":"Richard M"},{"family":"Turner","given":"Daniel"},{"family":"Stevenson","given":"Emma J"},{"family":"Gonzalez","given":"Javier T"},{"family":"Shaw","given":"James A"},{"family":"West","given":"Daniel J"}],"accessed":{"date-parts":[["2020",5,1]]},"issued":{"date-parts":[["2015",5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5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E379A5B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5</w:t>
            </w:r>
          </w:p>
        </w:tc>
        <w:tc>
          <w:tcPr>
            <w:tcW w:w="1425" w:type="pct"/>
          </w:tcPr>
          <w:p w14:paraId="16298035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30a32c65"/>
              </w:rPr>
            </w:pPr>
            <w:r w:rsidRPr="00A30092">
              <w:rPr>
                <w:rFonts w:ascii="Book Antiqua" w:hAnsi="Book Antiqua" w:cs="AdvOT30a32c65"/>
              </w:rPr>
              <w:t>Combined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bookmarkStart w:id="120" w:name="_Hlk41508603"/>
            <w:r w:rsidRPr="00A30092">
              <w:rPr>
                <w:rFonts w:ascii="Book Antiqua" w:hAnsi="Book Antiqua" w:cs="AdvOT30a32c65"/>
              </w:rPr>
              <w:t>basal-bolus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insulin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bookmarkEnd w:id="120"/>
            <w:r w:rsidRPr="00A30092">
              <w:rPr>
                <w:rFonts w:ascii="Book Antiqua" w:hAnsi="Book Antiqua" w:cs="AdvOT30a32c65"/>
              </w:rPr>
              <w:t>dose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reduction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and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carbohydrate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feeding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strategy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following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exercise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</w:p>
        </w:tc>
        <w:tc>
          <w:tcPr>
            <w:tcW w:w="2572" w:type="pct"/>
          </w:tcPr>
          <w:p w14:paraId="5128415A" w14:textId="7ADE17FD" w:rsidR="000F2005" w:rsidRPr="00A30092" w:rsidRDefault="000F2005" w:rsidP="004606CD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30a32c65"/>
              </w:rPr>
            </w:pPr>
            <w:r w:rsidRPr="00A30092">
              <w:rPr>
                <w:rFonts w:ascii="Book Antiqua" w:hAnsi="Book Antiqua" w:cs="AdvOT30a32c65"/>
              </w:rPr>
              <w:t>Reducing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basal-bolus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insulin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by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20%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(80%)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protected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from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nocturnal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hypoglycemia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for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Pr="00A30092">
              <w:rPr>
                <w:rFonts w:ascii="Book Antiqua" w:hAnsi="Book Antiqua" w:cs="AdvOT30a32c65"/>
              </w:rPr>
              <w:t>24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="004606CD">
              <w:rPr>
                <w:rFonts w:ascii="Book Antiqua" w:hAnsi="Book Antiqua" w:cs="AdvOT30a32c65" w:hint="eastAsia"/>
                <w:lang w:eastAsia="zh-CN"/>
              </w:rPr>
              <w:t>h</w:t>
            </w:r>
            <w:r w:rsidR="002379B6">
              <w:rPr>
                <w:rFonts w:ascii="Book Antiqua" w:hAnsi="Book Antiqua" w:cs="AdvOT30a32c65"/>
              </w:rPr>
              <w:t xml:space="preserve"> </w:t>
            </w:r>
            <w:r w:rsidR="004606CD">
              <w:rPr>
                <w:rFonts w:ascii="Book Antiqua" w:hAnsi="Book Antiqua" w:cs="AdvOT30a32c65" w:hint="eastAsia"/>
                <w:lang w:eastAsia="zh-CN"/>
              </w:rPr>
              <w:t>p</w:t>
            </w:r>
            <w:r w:rsidRPr="00A30092">
              <w:rPr>
                <w:rFonts w:ascii="Book Antiqua" w:hAnsi="Book Antiqua" w:cs="AdvOT30a32c65"/>
              </w:rPr>
              <w:t>ost-exercise</w:t>
            </w:r>
          </w:p>
        </w:tc>
      </w:tr>
      <w:tr w:rsidR="000F2005" w:rsidRPr="00A30092" w14:paraId="78B44982" w14:textId="77777777" w:rsidTr="000F2005">
        <w:tc>
          <w:tcPr>
            <w:tcW w:w="697" w:type="pct"/>
          </w:tcPr>
          <w:p w14:paraId="4D0E74EE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Cherubini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6TltkIJk","properties":{"formattedCitation":"[237]","plainCitation":"[237]","noteIndex":0},"citationItems":[{"id":1493,"uris":["http://zotero.org/users/local/2drhnPGL/items/RWQWUJBL"],"uri":["http://zotero.org/users/local/2drhnPGL/items/RWQWUJBL"],"itemData":{"id":1493,"type":"article-journal","container-title":"Pediatric Diabetes","DOI":"10.1111/pedi.12792","ISSN":"1399543X","issue":"1","journalAbbreviation":"Pediatr Diabetes","language":"en","page":"107-112","source":"DOI.org (Crossref)","title":"Optimal predictive low glucose management settings during physical exercise in adolescents with type 1 diabetes","URL":"http://doi.wiley.com/10.1111/pedi.12792","volume":"20","author":[{"family":"Cherubini","given":"Valentino"},{"family":"Gesuita","given":"Rosaria"},{"family":"Skrami","given":"Edlira"},{"family":"Rabbone","given":"Ivana"},{"family":"Bonfanti","given":"Riccardo"},{"family":"Arnaldi","given":"Claudia"},{"family":"D'Annunzio","given":"Giuseppe"},{"family":"Frongia","given":"Annapaola"},{"family":"Lombardo","given":"Fortunato"},{"family":"Piccinno","given":"Elvira"},{"family":"Schiaffini","given":"Riccardo"},{"family":"Toni","given":"Sonia"},{"family":"Tumini","given":"Stefano"},{"family":"Tinti","given":"Davide"},{"family":"Cipriano","given":"Paola"},{"family":"Minuto","given":"Nicola"},{"family":"Lenzi","given":"Lorenzo"},{"family":"Ferrito","given":"Lucia"},{"family":"Ventrici","given":"Claudia"},{"family":"Ortolani","given":"Federica"},{"family":"Cohen","given":"Ohad"},{"family":"Scaramuzza","given":"Andrea"}],"accessed":{"date-parts":[["2020",5,2]]},"issued":{"date-parts":[["2019",2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6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3EA8B8B6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9</w:t>
            </w:r>
          </w:p>
        </w:tc>
        <w:tc>
          <w:tcPr>
            <w:tcW w:w="1425" w:type="pct"/>
          </w:tcPr>
          <w:p w14:paraId="69C2E752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Cambria,Bold"/>
              </w:rPr>
              <w:t>PLGM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system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during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exercise</w:t>
            </w:r>
          </w:p>
        </w:tc>
        <w:tc>
          <w:tcPr>
            <w:tcW w:w="2572" w:type="pct"/>
          </w:tcPr>
          <w:p w14:paraId="75312062" w14:textId="354B4018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Cambria"/>
              </w:rPr>
              <w:t>Effective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="00F154C8">
              <w:rPr>
                <w:rFonts w:ascii="Book Antiqua" w:hAnsi="Book Antiqua" w:cs="Cambria"/>
              </w:rPr>
              <w:t>for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avoid</w:t>
            </w:r>
            <w:r w:rsidR="00F154C8">
              <w:rPr>
                <w:rFonts w:ascii="Book Antiqua" w:hAnsi="Book Antiqua" w:cs="Cambria"/>
              </w:rPr>
              <w:t>ing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hypoglycemia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during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and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after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exercise,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regardless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of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the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thresholds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of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PLGM</w:t>
            </w:r>
            <w:r w:rsidR="002379B6">
              <w:rPr>
                <w:rFonts w:ascii="Book Antiqua" w:hAnsi="Book Antiqua" w:cs="Cambria"/>
              </w:rPr>
              <w:t xml:space="preserve"> </w:t>
            </w:r>
            <w:r w:rsidRPr="00A30092">
              <w:rPr>
                <w:rFonts w:ascii="Book Antiqua" w:hAnsi="Book Antiqua" w:cs="Cambria"/>
              </w:rPr>
              <w:t>used</w:t>
            </w:r>
          </w:p>
        </w:tc>
      </w:tr>
      <w:tr w:rsidR="000F2005" w:rsidRPr="00A30092" w14:paraId="5B485225" w14:textId="77777777" w:rsidTr="000F2005">
        <w:tc>
          <w:tcPr>
            <w:tcW w:w="697" w:type="pct"/>
          </w:tcPr>
          <w:p w14:paraId="3774EE72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lastRenderedPageBreak/>
              <w:t>Mos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ZcxeJXGN","properties":{"formattedCitation":"[238]","plainCitation":"[238]","noteIndex":0},"citationItems":[{"id":1762,"uris":["http://zotero.org/users/local/2drhnPGL/items/3LIBSPPX"],"uri":["http://zotero.org/users/local/2drhnPGL/items/3LIBSPPX"],"itemData":{"id":1762,"type":"article-journal","abstract":"The aim of the study was to assess the amount of orally administered carbohydrates needed to maintain euglycemia during moderate-intensity exercise in individuals with type 1 diabetes. Nine participants with type 1 diabetes (four women, age 32.1 ± 9.0 years, BMI 25.5 ± 3.9 kg/m2, HbA1c 55 ± 7 mmol/mol (7.2 ± 0.6%)) on insulin Degludec were randomized to cycle for 55 min at moderate intensity (63 ± 7% VO2peak) for five consecutive days on either 75% or 100% of their regular basal insulin dose. The impact of pre-exercise blood glucose concentration on the carbohydrate requirement was analyzed by one-way ANOVA stratified for pre-exercise blood glucose quartiles. The effect of the basal insulin dose on the amount of orally administered carbohydrates was evaluated by Wilcoxon matched-pairs signed-rank test. The amount of orally administered carbohydrates during the continuous exercise sessions was similar for both trial arms (75% or 100% basal insulin) with median [IQR] of 36 g (9–62 g) and 36 g (9–66 g) (p = 0.78). The amount of orally administered carbohydrates was determined by pre-exercise blood glucose concentration for both trial arms (p = 0.03). Our study elucidated the importance of pre-exercise glucose concentration related orally administered carbohydrates to maintain euglycemia during exercise in individuals with type 1 diabetes.","container-title":"Nutrients","DOI":"10.3390/nu11061287","ISSN":"2072-6643","issue":"6","journalAbbreviation":"Nutrients","language":"en","page":"1287","source":"DOI.org (Crossref)","title":"Pre-Exercise Blood Glucose Levels Determine the Amount of Orally Administered Carbohydrates during Physical Exercise in Individuals with Type 1 Diabetes—A Randomized Cross-Over Trial","URL":"https://www.mdpi.com/2072-6643/11/6/1287","volume":"11","author":[{"family":"Moser","given":"Othmar"},{"family":"Eckstein","given":"Max L."},{"family":"Mueller","given":"Alexander"},{"family":"Birnbaumer","given":"Philipp"},{"family":"Aberer","given":"Felix"},{"family":"Koehler","given":"Gerd"},{"family":"Sourij","given":"Caren"},{"family":"Kojzar","given":"Harald"},{"family":"Pferschy","given":"Peter"},{"family":"Dietz","given":"Pavel"},{"family":"Bracken","given":"Richard M."},{"family":"Hofmann","given":"Peter"},{"family":"Sourij","given":"Harald"}],"accessed":{"date-parts":[["2020",5,12]]},"issued":{"date-parts":[["2019",6,6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7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1BEC6CC0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9</w:t>
            </w:r>
          </w:p>
        </w:tc>
        <w:tc>
          <w:tcPr>
            <w:tcW w:w="1425" w:type="pct"/>
          </w:tcPr>
          <w:p w14:paraId="5814B35A" w14:textId="77777777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URWPalladioL-Roma"/>
              </w:rPr>
            </w:pPr>
            <w:r w:rsidRPr="00A30092">
              <w:rPr>
                <w:rFonts w:ascii="Book Antiqua" w:hAnsi="Book Antiqua" w:cs="URWPalladioL-Roma"/>
              </w:rPr>
              <w:t>Oral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administration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of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HelveticaNeue-Light"/>
              </w:rPr>
              <w:t>carbohydrates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during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moderate-intensity</w:t>
            </w:r>
            <w:r w:rsidR="002379B6">
              <w:rPr>
                <w:rFonts w:ascii="Book Antiqua" w:hAnsi="Book Antiqua" w:cs="URWPalladioL-Roma"/>
              </w:rPr>
              <w:t xml:space="preserve"> </w:t>
            </w:r>
            <w:r w:rsidRPr="00A30092">
              <w:rPr>
                <w:rFonts w:ascii="Book Antiqua" w:hAnsi="Book Antiqua" w:cs="URWPalladioL-Roma"/>
              </w:rPr>
              <w:t>exercise</w:t>
            </w:r>
          </w:p>
        </w:tc>
        <w:tc>
          <w:tcPr>
            <w:tcW w:w="2572" w:type="pct"/>
          </w:tcPr>
          <w:p w14:paraId="2D3166FA" w14:textId="052982F9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URWPalladioL-Bold"/>
              </w:rPr>
              <w:t>Pre-exercise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BG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levels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determine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the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amount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of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orally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administered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carbohydrates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during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exercise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to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maintain</w:t>
            </w:r>
            <w:r w:rsidR="002379B6">
              <w:rPr>
                <w:rFonts w:ascii="Book Antiqua" w:hAnsi="Book Antiqua" w:cs="URWPalladioL-Bold"/>
              </w:rPr>
              <w:t xml:space="preserve"> </w:t>
            </w:r>
            <w:r w:rsidRPr="00A30092">
              <w:rPr>
                <w:rFonts w:ascii="Book Antiqua" w:hAnsi="Book Antiqua" w:cs="URWPalladioL-Bold"/>
              </w:rPr>
              <w:t>euglycemia</w:t>
            </w:r>
          </w:p>
        </w:tc>
      </w:tr>
      <w:tr w:rsidR="000F2005" w:rsidRPr="00A30092" w14:paraId="0BC59A1E" w14:textId="77777777" w:rsidTr="000F2005">
        <w:tc>
          <w:tcPr>
            <w:tcW w:w="697" w:type="pct"/>
          </w:tcPr>
          <w:p w14:paraId="008440AB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AdvOT8eb9eec2.B"/>
              </w:rPr>
              <w:t>Zaharieva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0F2005">
              <w:rPr>
                <w:rFonts w:ascii="Book Antiqua" w:hAnsi="Book Antiqua" w:cs="AdvOT8eb9eec2.B"/>
                <w:i/>
              </w:rPr>
              <w:t>et</w:t>
            </w:r>
            <w:r w:rsidR="002379B6">
              <w:rPr>
                <w:rFonts w:ascii="Book Antiqua" w:hAnsi="Book Antiqua" w:cs="AdvOT8eb9eec2.B"/>
                <w:i/>
              </w:rPr>
              <w:t xml:space="preserve"> </w:t>
            </w:r>
            <w:r w:rsidRPr="000F2005">
              <w:rPr>
                <w:rFonts w:ascii="Book Antiqua" w:hAnsi="Book Antiqua" w:cs="AdvOT8eb9eec2.B"/>
                <w:i/>
              </w:rPr>
              <w:t>al</w:t>
            </w:r>
            <w:r w:rsidRPr="000F2005">
              <w:rPr>
                <w:rFonts w:ascii="Book Antiqua" w:hAnsi="Book Antiqua" w:cs="AdvOT8eb9eec2.B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AdvOT8eb9eec2.B"/>
                <w:vertAlign w:val="superscript"/>
              </w:rPr>
              <w:instrText xml:space="preserve"> ADDIN ZOTERO_ITEM CSL_CITATION {"citationID":"YLqQRXZj","properties":{"formattedCitation":"[239]","plainCitation":"[239]","noteIndex":0},"citationItems":[{"id":1466,"uris":["http://zotero.org/users/local/2drhnPGL/items/K9MVPK8W"],"uri":["http://zotero.org/users/local/2drhnPGL/items/K9MVPK8W"],"itemData":{"id":1466,"type":"article-journal","container-title":"Diabetes Care","DOI":"10.2337/dc18-2204","ISSN":"0149-5992, 1935-5548","issue":"5","journalAbbreviation":"Dia Care","language":"en","page":"824-831","source":"DOI.org (Crossref)","title":"Improved Open-Loop Glucose Control With Basal Insulin Reduction 90 Minutes Before Aerobic Exercise in Patients With Type 1 Diabetes on Continuous Subcutaneous Insulin Infusion","URL":"http://care.diabetesjournals.org/lookup/doi/10.2337/dc18-2204","volume":"42","author":[{"family":"Zaharieva","given":"Dessi P."},{"family":"McGaugh","given":"Sarah"},{"family":"Pooni","given":"Rubin"},{"family":"Vienneau","given":"Todd"},{"family":"Ly","given":"Trang"},{"family":"Riddell","given":"Michael C."}],"accessed":{"date-parts":[["2020",5,1]]},"issued":{"date-parts":[["2019",5]]}}}],"schema":"https://github.com/citation-style-language/schema/raw/master/csl-citation.json"} </w:instrText>
            </w:r>
            <w:r w:rsidRPr="000F2005">
              <w:rPr>
                <w:rFonts w:ascii="Book Antiqua" w:hAnsi="Book Antiqua" w:cs="AdvOT8eb9eec2.B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8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AdvOT8eb9eec2.B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6CB190D2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9</w:t>
            </w:r>
          </w:p>
        </w:tc>
        <w:tc>
          <w:tcPr>
            <w:tcW w:w="1425" w:type="pct"/>
          </w:tcPr>
          <w:p w14:paraId="730DCB0A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8eb9eec2.B"/>
              </w:rPr>
            </w:pPr>
            <w:r w:rsidRPr="00A30092">
              <w:rPr>
                <w:rFonts w:ascii="Book Antiqua" w:hAnsi="Book Antiqua" w:cs="AdvOT8eb9eec2.B"/>
              </w:rPr>
              <w:t>Basal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at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eductions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set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90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pre-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C4323C">
              <w:rPr>
                <w:rFonts w:ascii="Book Antiqua" w:hAnsi="Book Antiqua" w:cs="AdvOT8eb9eec2.B"/>
                <w:i/>
              </w:rPr>
              <w:t>vs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pump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suspensio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at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onset</w:t>
            </w:r>
          </w:p>
        </w:tc>
        <w:tc>
          <w:tcPr>
            <w:tcW w:w="2572" w:type="pct"/>
          </w:tcPr>
          <w:p w14:paraId="733322A9" w14:textId="199E08A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URWPalladioL-Bold"/>
              </w:rPr>
            </w:pPr>
            <w:r w:rsidRPr="00A30092">
              <w:rPr>
                <w:rFonts w:ascii="Book Antiqua" w:hAnsi="Book Antiqua" w:cs="AdvOT8eb9eec2.B"/>
              </w:rPr>
              <w:t>50</w:t>
            </w:r>
            <w:r w:rsidR="004606CD">
              <w:rPr>
                <w:rFonts w:ascii="Book Antiqua" w:hAnsi="Book Antiqua" w:cs="AdvOT8eb9eec2.B" w:hint="eastAsia"/>
                <w:lang w:eastAsia="zh-CN"/>
              </w:rPr>
              <w:t>%</w:t>
            </w:r>
            <w:r w:rsidR="004606CD">
              <w:rPr>
                <w:rFonts w:ascii="Book Antiqua" w:hAnsi="Book Antiqua" w:cs="AdvOT8eb9eec2.B+20" w:hint="eastAsia"/>
                <w:lang w:eastAsia="zh-CN"/>
              </w:rPr>
              <w:t>-</w:t>
            </w:r>
            <w:r w:rsidRPr="00A30092">
              <w:rPr>
                <w:rFonts w:ascii="Book Antiqua" w:hAnsi="Book Antiqua" w:cs="AdvOT8eb9eec2.B"/>
              </w:rPr>
              <w:t>80%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Basal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at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eductions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set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90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pre-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improve</w:t>
            </w:r>
            <w:r w:rsidR="00F154C8">
              <w:rPr>
                <w:rFonts w:ascii="Book Antiqua" w:hAnsi="Book Antiqua" w:cs="AdvOT8eb9eec2.B"/>
              </w:rPr>
              <w:t>d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BG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control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and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educe</w:t>
            </w:r>
            <w:r w:rsidR="00F154C8">
              <w:rPr>
                <w:rFonts w:ascii="Book Antiqua" w:hAnsi="Book Antiqua" w:cs="AdvOT8eb9eec2.B"/>
              </w:rPr>
              <w:t>d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hypoglycemia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risk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during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better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tha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pump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suspension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at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exercise</w:t>
            </w:r>
            <w:r w:rsidR="002379B6">
              <w:rPr>
                <w:rFonts w:ascii="Book Antiqua" w:hAnsi="Book Antiqua" w:cs="AdvOT8eb9eec2.B"/>
              </w:rPr>
              <w:t xml:space="preserve"> </w:t>
            </w:r>
            <w:r w:rsidRPr="00A30092">
              <w:rPr>
                <w:rFonts w:ascii="Book Antiqua" w:hAnsi="Book Antiqua" w:cs="AdvOT8eb9eec2.B"/>
              </w:rPr>
              <w:t>onset</w:t>
            </w:r>
          </w:p>
        </w:tc>
      </w:tr>
      <w:tr w:rsidR="000F2005" w:rsidRPr="00A30092" w14:paraId="449CEB58" w14:textId="77777777" w:rsidTr="000F2005">
        <w:tc>
          <w:tcPr>
            <w:tcW w:w="697" w:type="pct"/>
          </w:tcPr>
          <w:p w14:paraId="36B639F4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Moser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6oq59DFa","properties":{"formattedCitation":"[240]","plainCitation":"[240]","noteIndex":0},"citationItems":[{"id":1760,"uris":["http://zotero.org/users/local/2drhnPGL/items/297BS9CA"],"uri":["http://zotero.org/users/local/2drhnPGL/items/297BS9CA"],"itemData":{"id":1760,"type":"article-journal","container-title":"Diabetes, Obesity and Metabolism","DOI":"10.1111/dom.13534","ISSN":"14628902","issue":"2","journalAbbreviation":"Diabetes Obes Metab","language":"en","page":"349-356","source":"DOI.org (Crossref)","title":"Reduction in insulin degludec dosing for multiple exercise sessions improves time spent in euglycaemia in people with type 1 diabetes: A randomized crossover trial","title-short":"Reduction in insulin degludec dosing for multiple exercise sessions improves time spent in euglycaemia in people with type 1 diabetes","URL":"http://doi.wiley.com/10.1111/dom.13534","volume":"21","author":[{"family":"Moser","given":"Othmar"},{"family":"Eckstein","given":"Max L."},{"family":"Mueller","given":"Alexander"},{"family":"Birnbaumer","given":"Philipp"},{"family":"Aberer","given":"Felix"},{"family":"Koehler","given":"Gerd"},{"family":"Sourij","given":"Caren"},{"family":"Kojzar","given":"Harald"},{"family":"Holler","given":"Peter"},{"family":"Simi","given":"Helmut"},{"family":"Pferschy","given":"Peter"},{"family":"Dietz","given":"Pavel"},{"family":"Bracken","given":"Richard M."},{"family":"Hofmann","given":"Peter"},{"family":"Sourij","given":"Harald"}],"accessed":{"date-parts":[["2020",5,12]]},"issued":{"date-parts":[["2019",2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39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07DA234E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19</w:t>
            </w:r>
          </w:p>
        </w:tc>
        <w:tc>
          <w:tcPr>
            <w:tcW w:w="1425" w:type="pct"/>
          </w:tcPr>
          <w:p w14:paraId="56891CC2" w14:textId="77777777" w:rsidR="000F2005" w:rsidRPr="00A30092" w:rsidRDefault="000F2005" w:rsidP="00F154C8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URWPalladioL-Roma"/>
                <w:lang w:eastAsia="zh-CN"/>
              </w:rPr>
            </w:pPr>
            <w:r w:rsidRPr="00A30092">
              <w:rPr>
                <w:rFonts w:ascii="Book Antiqua" w:hAnsi="Book Antiqua" w:cs="Arial"/>
              </w:rPr>
              <w:t>Reduct</w:t>
            </w:r>
            <w:r w:rsidR="004606CD">
              <w:rPr>
                <w:rFonts w:ascii="Book Antiqua" w:hAnsi="Book Antiqua" w:cs="Arial"/>
              </w:rPr>
              <w:t>ion</w:t>
            </w:r>
            <w:r w:rsidR="002379B6">
              <w:rPr>
                <w:rFonts w:ascii="Book Antiqua" w:hAnsi="Book Antiqua" w:cs="Arial"/>
              </w:rPr>
              <w:t xml:space="preserve"> </w:t>
            </w:r>
            <w:r w:rsidR="004606CD">
              <w:rPr>
                <w:rFonts w:ascii="Book Antiqua" w:hAnsi="Book Antiqua" w:cs="Arial"/>
              </w:rPr>
              <w:t>in</w:t>
            </w:r>
            <w:r w:rsidR="002379B6">
              <w:rPr>
                <w:rFonts w:ascii="Book Antiqua" w:hAnsi="Book Antiqua" w:cs="Arial"/>
              </w:rPr>
              <w:t xml:space="preserve"> </w:t>
            </w:r>
            <w:r w:rsidR="004606CD">
              <w:rPr>
                <w:rFonts w:ascii="Book Antiqua" w:hAnsi="Book Antiqua" w:cs="Arial"/>
              </w:rPr>
              <w:t>insulin</w:t>
            </w:r>
            <w:r w:rsidR="002379B6">
              <w:rPr>
                <w:rFonts w:ascii="Book Antiqua" w:hAnsi="Book Antiqua" w:cs="Arial"/>
              </w:rPr>
              <w:t xml:space="preserve"> </w:t>
            </w:r>
            <w:r w:rsidR="004606CD">
              <w:rPr>
                <w:rFonts w:ascii="Book Antiqua" w:hAnsi="Book Antiqua" w:cs="Arial"/>
              </w:rPr>
              <w:t>degludec</w:t>
            </w:r>
            <w:r w:rsidR="002379B6">
              <w:rPr>
                <w:rFonts w:ascii="Book Antiqua" w:hAnsi="Book Antiqua" w:cs="Arial"/>
              </w:rPr>
              <w:t xml:space="preserve"> </w:t>
            </w:r>
            <w:r w:rsidR="004606CD">
              <w:rPr>
                <w:rFonts w:ascii="Book Antiqua" w:hAnsi="Book Antiqua" w:cs="Arial"/>
              </w:rPr>
              <w:t>dos</w:t>
            </w:r>
            <w:r w:rsidR="00F154C8">
              <w:rPr>
                <w:rFonts w:ascii="Book Antiqua" w:hAnsi="Book Antiqua" w:cs="Arial"/>
              </w:rPr>
              <w:t>e</w:t>
            </w:r>
            <w:r w:rsidR="002379B6">
              <w:rPr>
                <w:rFonts w:ascii="Book Antiqua" w:hAnsi="Book Antiqua" w:cs="Arial"/>
              </w:rPr>
              <w:t xml:space="preserve"> </w:t>
            </w:r>
            <w:r w:rsidR="004606CD">
              <w:rPr>
                <w:rFonts w:ascii="Book Antiqua" w:hAnsi="Book Antiqua" w:cs="Arial" w:hint="eastAsia"/>
                <w:lang w:eastAsia="zh-CN"/>
              </w:rPr>
              <w:t>(</w:t>
            </w:r>
            <w:r w:rsidRPr="00A30092">
              <w:rPr>
                <w:rFonts w:ascii="Book Antiqua" w:hAnsi="Book Antiqua"/>
              </w:rPr>
              <w:t>75%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De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ose</w:t>
            </w:r>
            <w:r w:rsidR="002379B6">
              <w:rPr>
                <w:rFonts w:ascii="Book Antiqua" w:hAnsi="Book Antiqua"/>
              </w:rPr>
              <w:t xml:space="preserve"> </w:t>
            </w:r>
            <w:r w:rsidR="004606CD" w:rsidRPr="004606CD">
              <w:rPr>
                <w:rFonts w:ascii="Book Antiqua" w:hAnsi="Book Antiqua" w:hint="eastAsia"/>
                <w:i/>
                <w:lang w:eastAsia="zh-CN"/>
              </w:rPr>
              <w:t>vs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100%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De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ose</w:t>
            </w:r>
            <w:r w:rsidR="004606CD">
              <w:rPr>
                <w:rFonts w:ascii="Book Antiqua" w:hAnsi="Book Antiqua" w:hint="eastAsia"/>
                <w:lang w:eastAsia="zh-CN"/>
              </w:rPr>
              <w:t>)</w:t>
            </w:r>
          </w:p>
        </w:tc>
        <w:tc>
          <w:tcPr>
            <w:tcW w:w="2572" w:type="pct"/>
          </w:tcPr>
          <w:p w14:paraId="65212BDF" w14:textId="5EBEBA1F" w:rsidR="000F2005" w:rsidRPr="00A30092" w:rsidRDefault="000F2005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Reducin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th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usual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Deg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dos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by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25%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led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to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mor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tim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pent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uglycemia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with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mall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effects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o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time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spent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in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hypo-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and</w:t>
            </w:r>
            <w:r w:rsidR="002379B6">
              <w:rPr>
                <w:rFonts w:ascii="Book Antiqua" w:hAnsi="Book Antiqua"/>
              </w:rPr>
              <w:t xml:space="preserve"> </w:t>
            </w:r>
            <w:r w:rsidRPr="00A30092">
              <w:rPr>
                <w:rFonts w:ascii="Book Antiqua" w:hAnsi="Book Antiqua"/>
              </w:rPr>
              <w:t>hyperglycemia</w:t>
            </w:r>
          </w:p>
        </w:tc>
      </w:tr>
      <w:tr w:rsidR="000F2005" w:rsidRPr="00A30092" w14:paraId="1A0D2079" w14:textId="77777777" w:rsidTr="000F2005">
        <w:tc>
          <w:tcPr>
            <w:tcW w:w="697" w:type="pct"/>
          </w:tcPr>
          <w:p w14:paraId="52FD66EF" w14:textId="77777777" w:rsidR="000F2005" w:rsidRPr="00A30092" w:rsidRDefault="000F2005" w:rsidP="001A480E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A30092">
              <w:rPr>
                <w:rFonts w:ascii="Book Antiqua" w:hAnsi="Book Antiqua" w:cs="HelveticaNeue-Light"/>
              </w:rPr>
              <w:t>Zaharieva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et</w:t>
            </w:r>
            <w:r w:rsidR="002379B6">
              <w:rPr>
                <w:rFonts w:ascii="Book Antiqua" w:hAnsi="Book Antiqua" w:cs="HelveticaNeue-Light"/>
                <w:i/>
              </w:rPr>
              <w:t xml:space="preserve"> </w:t>
            </w:r>
            <w:r w:rsidRPr="000F2005">
              <w:rPr>
                <w:rFonts w:ascii="Book Antiqua" w:hAnsi="Book Antiqua" w:cs="HelveticaNeue-Light"/>
                <w:i/>
              </w:rPr>
              <w:t>al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begin"/>
            </w:r>
            <w:r w:rsidRPr="000F2005">
              <w:rPr>
                <w:rFonts w:ascii="Book Antiqua" w:hAnsi="Book Antiqua" w:cs="HelveticaNeue-Light"/>
                <w:vertAlign w:val="superscript"/>
              </w:rPr>
              <w:instrText xml:space="preserve"> ADDIN ZOTERO_ITEM CSL_CITATION {"citationID":"RKAP3ZPJ","properties":{"formattedCitation":"[241]","plainCitation":"[241]","noteIndex":0},"citationItems":[{"id":1698,"uris":["http://zotero.org/users/local/2drhnPGL/items/9W97UDHR"],"uri":["http://zotero.org/users/local/2drhnPGL/items/9W97UDHR"],"itemData":{"id":1698,"type":"article-journal","container-title":"Canadian Journal of Diabetes","DOI":"10.1016/j.jcjd.2019.05.015","ISSN":"14992671","issue":"2","journalAbbreviation":"Canadian Journal of Diabetes","language":"en","page":"162-168","source":"DOI.org (Crossref)","title":"No Disadvantage to Insulin Pump Off vs Pump On During Intermittent High-Intensity Exercise in Adults With Type 1 Diabetes","URL":"https://linkinghub.elsevier.com/retrieve/pii/S1499267118310062","volume":"44","author":[{"family":"Zaharieva","given":"Dessi P."},{"family":"Cinar","given":"Ali"},{"family":"Yavelberg","given":"Loren"},{"family":"Jamnik","given":"Veronica"},{"family":"Riddell","given":"Michael C."}],"accessed":{"date-parts":[["2020",5,12]]},"issued":{"date-parts":[["2020",3]]}}}],"schema":"https://github.com/citation-style-language/schema/raw/master/csl-citation.json"} </w:instrTex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separate"/>
            </w:r>
            <w:r w:rsidRPr="000F2005">
              <w:rPr>
                <w:rFonts w:ascii="Book Antiqua" w:hAnsi="Book Antiqua"/>
                <w:vertAlign w:val="superscript"/>
              </w:rPr>
              <w:t>[</w:t>
            </w:r>
            <w:r w:rsidR="001A480E">
              <w:rPr>
                <w:rFonts w:ascii="Book Antiqua" w:hAnsi="Book Antiqua" w:hint="eastAsia"/>
                <w:vertAlign w:val="superscript"/>
                <w:lang w:eastAsia="zh-CN"/>
              </w:rPr>
              <w:t>240</w:t>
            </w:r>
            <w:r w:rsidRPr="000F2005">
              <w:rPr>
                <w:rFonts w:ascii="Book Antiqua" w:hAnsi="Book Antiqua"/>
                <w:vertAlign w:val="superscript"/>
              </w:rPr>
              <w:t>]</w:t>
            </w:r>
            <w:r w:rsidRPr="000F2005">
              <w:rPr>
                <w:rFonts w:ascii="Book Antiqua" w:hAnsi="Book Antiqua" w:cs="HelveticaNeue-Light"/>
                <w:vertAlign w:val="superscript"/>
              </w:rPr>
              <w:fldChar w:fldCharType="end"/>
            </w:r>
          </w:p>
        </w:tc>
        <w:tc>
          <w:tcPr>
            <w:tcW w:w="306" w:type="pct"/>
          </w:tcPr>
          <w:p w14:paraId="5E62C21A" w14:textId="77777777" w:rsidR="000F2005" w:rsidRPr="00A30092" w:rsidRDefault="000F2005" w:rsidP="00743DF2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A30092">
              <w:rPr>
                <w:rFonts w:ascii="Book Antiqua" w:hAnsi="Book Antiqua"/>
              </w:rPr>
              <w:t>2020</w:t>
            </w:r>
          </w:p>
        </w:tc>
        <w:tc>
          <w:tcPr>
            <w:tcW w:w="1425" w:type="pct"/>
          </w:tcPr>
          <w:p w14:paraId="0DBD5323" w14:textId="77777777" w:rsidR="000F2005" w:rsidRPr="00A30092" w:rsidRDefault="004606CD" w:rsidP="00743DF2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HelveticaNeue-Light"/>
              </w:rPr>
            </w:pPr>
            <w:r w:rsidRPr="004606CD">
              <w:rPr>
                <w:rFonts w:ascii="Book Antiqua" w:hAnsi="Book Antiqua" w:cs="HelveticaNeue-Light"/>
              </w:rPr>
              <w:t>Insulin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pump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connecte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(pump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on)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  <w:i/>
              </w:rPr>
              <w:t>vs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pump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disconnected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(pump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off)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during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high-intensity</w:t>
            </w:r>
            <w:r w:rsidR="002379B6">
              <w:rPr>
                <w:rFonts w:ascii="Book Antiqua" w:hAnsi="Book Antiqua" w:cs="HelveticaNeue-Light"/>
              </w:rPr>
              <w:t xml:space="preserve"> </w:t>
            </w:r>
            <w:r w:rsidRPr="004606CD">
              <w:rPr>
                <w:rFonts w:ascii="Book Antiqua" w:hAnsi="Book Antiqua" w:cs="HelveticaNeue-Light"/>
              </w:rPr>
              <w:t>exercise</w:t>
            </w:r>
          </w:p>
        </w:tc>
        <w:tc>
          <w:tcPr>
            <w:tcW w:w="2572" w:type="pct"/>
          </w:tcPr>
          <w:p w14:paraId="332B2A93" w14:textId="4560C7FC" w:rsidR="000F2005" w:rsidRPr="00A30092" w:rsidRDefault="000F2005" w:rsidP="000F2005">
            <w:pPr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AdvOT863180fb"/>
              </w:rPr>
            </w:pPr>
            <w:r w:rsidRPr="00A30092">
              <w:rPr>
                <w:rFonts w:ascii="Book Antiqua" w:hAnsi="Book Antiqua" w:cs="AdvOT863180fb"/>
              </w:rPr>
              <w:t>No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signi</w:t>
            </w:r>
            <w:r w:rsidRPr="00A30092">
              <w:rPr>
                <w:rFonts w:ascii="Book Antiqua" w:hAnsi="Book Antiqua" w:cs="AdvOT863180fb+fb"/>
              </w:rPr>
              <w:t>fi</w:t>
            </w:r>
            <w:r w:rsidRPr="00A30092">
              <w:rPr>
                <w:rFonts w:ascii="Book Antiqua" w:hAnsi="Book Antiqua" w:cs="AdvOT863180fb"/>
              </w:rPr>
              <w:t>cant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differences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in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BG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concentrations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during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40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>
              <w:rPr>
                <w:rFonts w:ascii="Book Antiqua" w:hAnsi="Book Antiqua" w:cs="Times-Roman" w:hint="eastAsia"/>
                <w:lang w:eastAsia="zh-CN"/>
              </w:rPr>
              <w:t>min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of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intermittent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high-intensity</w:t>
            </w:r>
            <w:r w:rsidR="002379B6">
              <w:rPr>
                <w:rFonts w:ascii="Book Antiqua" w:hAnsi="Book Antiqua" w:cs="AdvOT863180fb"/>
              </w:rPr>
              <w:t xml:space="preserve"> </w:t>
            </w:r>
            <w:r w:rsidRPr="00A30092">
              <w:rPr>
                <w:rFonts w:ascii="Book Antiqua" w:hAnsi="Book Antiqua" w:cs="AdvOT863180fb"/>
              </w:rPr>
              <w:t>exercise</w:t>
            </w:r>
          </w:p>
        </w:tc>
      </w:tr>
    </w:tbl>
    <w:p w14:paraId="184DBBDD" w14:textId="77777777" w:rsidR="00D528D6" w:rsidRDefault="00D45AEC" w:rsidP="000F2005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D528D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hAnsi="Book Antiqua"/>
        </w:rPr>
        <w:t>CSII: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C</w:t>
      </w:r>
      <w:r w:rsidR="000F2005" w:rsidRPr="00A30092">
        <w:rPr>
          <w:rFonts w:ascii="Book Antiqua" w:hAnsi="Book Antiqua"/>
        </w:rPr>
        <w:t>ontinuou</w:t>
      </w:r>
      <w:r>
        <w:rPr>
          <w:rFonts w:ascii="Book Antiqua" w:hAnsi="Book Antiqua"/>
        </w:rPr>
        <w:t>s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subcutaneous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insulin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infusion</w:t>
      </w:r>
      <w:r>
        <w:rPr>
          <w:rFonts w:ascii="Book Antiqua" w:hAnsi="Book Antiqua" w:hint="eastAsia"/>
          <w:lang w:eastAsia="zh-CN"/>
        </w:rPr>
        <w:t>;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BG: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B</w:t>
      </w:r>
      <w:r>
        <w:rPr>
          <w:rFonts w:ascii="Book Antiqua" w:hAnsi="Book Antiqua"/>
        </w:rPr>
        <w:t>lood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glucose</w:t>
      </w:r>
      <w:r>
        <w:rPr>
          <w:rFonts w:ascii="Book Antiqua" w:hAnsi="Book Antiqua" w:hint="eastAsia"/>
          <w:lang w:eastAsia="zh-CN"/>
        </w:rPr>
        <w:t>;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RT-CGM: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Real-tim</w:t>
      </w:r>
      <w:r>
        <w:rPr>
          <w:rFonts w:ascii="Book Antiqua" w:hAnsi="Book Antiqua"/>
        </w:rPr>
        <w:t>e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continuous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glucose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monitoring</w:t>
      </w:r>
      <w:r>
        <w:rPr>
          <w:rFonts w:ascii="Book Antiqua" w:hAnsi="Book Antiqua" w:hint="eastAsia"/>
          <w:lang w:eastAsia="zh-CN"/>
        </w:rPr>
        <w:t>;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PLGM:</w:t>
      </w:r>
      <w:r w:rsidR="002379B6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  <w:lang w:eastAsia="zh-CN"/>
        </w:rPr>
        <w:t>P</w:t>
      </w:r>
      <w:r w:rsidR="000F2005" w:rsidRPr="00A30092">
        <w:rPr>
          <w:rFonts w:ascii="Book Antiqua" w:hAnsi="Book Antiqua"/>
        </w:rPr>
        <w:t>redictive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low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glucose</w:t>
      </w:r>
      <w:r w:rsidR="002379B6">
        <w:rPr>
          <w:rFonts w:ascii="Book Antiqua" w:hAnsi="Book Antiqua"/>
        </w:rPr>
        <w:t xml:space="preserve"> </w:t>
      </w:r>
      <w:r w:rsidR="000F2005" w:rsidRPr="00A30092">
        <w:rPr>
          <w:rFonts w:ascii="Book Antiqua" w:hAnsi="Book Antiqua"/>
        </w:rPr>
        <w:t>management.</w:t>
      </w:r>
      <w:bookmarkEnd w:id="116"/>
      <w:bookmarkEnd w:id="117"/>
    </w:p>
    <w:p w14:paraId="792CBC69" w14:textId="77777777" w:rsidR="00D528D6" w:rsidRDefault="00D528D6" w:rsidP="00D528D6">
      <w:pPr>
        <w:jc w:val="center"/>
        <w:rPr>
          <w:rFonts w:ascii="Book Antiqua" w:hAnsi="Book Antiqua"/>
          <w:sz w:val="21"/>
          <w:szCs w:val="22"/>
        </w:rPr>
      </w:pPr>
      <w:bookmarkStart w:id="121" w:name="_Hlk91601026"/>
      <w:bookmarkStart w:id="122" w:name="_Hlk91629846"/>
    </w:p>
    <w:p w14:paraId="44451203" w14:textId="77777777" w:rsidR="00D528D6" w:rsidRDefault="00D528D6" w:rsidP="00D528D6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060BAE3B" wp14:editId="0927BCDE">
            <wp:extent cx="2494280" cy="1440815"/>
            <wp:effectExtent l="0" t="0" r="1270" b="6985"/>
            <wp:docPr id="5" name="图片 5" descr="徽标, 公司名称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徽标, 公司名称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4280" cy="1440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D0DF53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70142BA5" w14:textId="77777777" w:rsidR="00D528D6" w:rsidRDefault="00D528D6" w:rsidP="00D528D6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50DB577F" w14:textId="77777777" w:rsidR="00D528D6" w:rsidRDefault="00D528D6" w:rsidP="00D528D6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09B87509" w14:textId="77777777" w:rsidR="00D528D6" w:rsidRDefault="00D528D6" w:rsidP="00D528D6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046EA234" w14:textId="77777777" w:rsidR="00D528D6" w:rsidRDefault="00D528D6" w:rsidP="00D528D6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235166C1" w14:textId="77777777" w:rsidR="00D528D6" w:rsidRDefault="00D528D6" w:rsidP="00D528D6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04DFC6FE" w14:textId="77777777" w:rsidR="00D528D6" w:rsidRDefault="00D528D6" w:rsidP="00D528D6">
      <w:pPr>
        <w:jc w:val="center"/>
        <w:rPr>
          <w:rFonts w:ascii="Book Antiqua" w:hAnsi="Book Antiqua" w:cstheme="minorBidi"/>
          <w:sz w:val="21"/>
          <w:szCs w:val="22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17E1BFB0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4A838C5E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33ACCC4A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0725FA12" w14:textId="77777777" w:rsidR="00D528D6" w:rsidRDefault="00D528D6" w:rsidP="00D528D6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5485434D" wp14:editId="1773B2B9">
            <wp:extent cx="1448435" cy="1440815"/>
            <wp:effectExtent l="0" t="0" r="0" b="6985"/>
            <wp:docPr id="4" name="图片 4" descr="QR 代码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QR 代码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8435" cy="1440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F72714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62A3205A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271D00BA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1EB1A5DB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20348493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19CEAFDB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293D1DBB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28AA591D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2A2980A2" w14:textId="77777777" w:rsidR="00D528D6" w:rsidRDefault="00D528D6" w:rsidP="00D528D6">
      <w:pPr>
        <w:jc w:val="center"/>
        <w:rPr>
          <w:rFonts w:ascii="Book Antiqua" w:hAnsi="Book Antiqua"/>
        </w:rPr>
      </w:pPr>
    </w:p>
    <w:p w14:paraId="15388B30" w14:textId="77777777" w:rsidR="00D528D6" w:rsidRDefault="00D528D6" w:rsidP="00D528D6">
      <w:pPr>
        <w:jc w:val="right"/>
        <w:rPr>
          <w:rFonts w:ascii="Book Antiqua" w:hAnsi="Book Antiqua"/>
          <w:color w:val="000000" w:themeColor="text1"/>
        </w:rPr>
      </w:pPr>
    </w:p>
    <w:p w14:paraId="35407D17" w14:textId="77777777" w:rsidR="00D528D6" w:rsidRDefault="00D528D6" w:rsidP="00D528D6">
      <w:pPr>
        <w:jc w:val="center"/>
        <w:rPr>
          <w:rFonts w:ascii="Book Antiqua" w:eastAsia="BookAntiqua-Bold" w:hAnsi="Book Antiqua" w:cs="BookAntiqua-Bold"/>
          <w:b/>
          <w:bCs/>
          <w:color w:val="000000" w:themeColor="text1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2 Baishideng Publishing Group Inc. All rights reserved.</w:t>
      </w:r>
      <w:bookmarkEnd w:id="121"/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</w:t>
      </w:r>
      <w:bookmarkEnd w:id="122"/>
    </w:p>
    <w:p w14:paraId="04A377FC" w14:textId="1843249C" w:rsidR="00A77B3E" w:rsidRPr="00D528D6" w:rsidRDefault="00A77B3E" w:rsidP="000F2005">
      <w:pPr>
        <w:adjustRightInd w:val="0"/>
        <w:snapToGrid w:val="0"/>
        <w:spacing w:line="360" w:lineRule="auto"/>
        <w:jc w:val="both"/>
        <w:rPr>
          <w:rFonts w:ascii="Book Antiqua" w:hAnsi="Book Antiqua" w:cstheme="majorBidi"/>
          <w:lang w:eastAsia="zh-CN"/>
        </w:rPr>
      </w:pPr>
    </w:p>
    <w:sectPr w:rsidR="00A77B3E" w:rsidRPr="00D528D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CB2DC5" w14:textId="77777777" w:rsidR="00F97F34" w:rsidRDefault="00F97F34" w:rsidP="000F2005">
      <w:r>
        <w:separator/>
      </w:r>
    </w:p>
  </w:endnote>
  <w:endnote w:type="continuationSeparator" w:id="0">
    <w:p w14:paraId="7F1DB6A8" w14:textId="77777777" w:rsidR="00F97F34" w:rsidRDefault="00F97F34" w:rsidP="000F20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Antiqua-Bold">
    <w:altName w:val="HGB1_CNK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BookAntiqua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Berkeley-Book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4d5aeae2.B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Neue-Ligh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TT3713a23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858B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8585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SA1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7C2E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imRomLiebert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TSY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OT96667d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30a32c65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,Bold">
    <w:altName w:val="Cambri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OT8eb9eec2.B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8eb9eec2.B+20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OT863180fb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863180fb+fb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imesNewRomanPSMT">
    <w:altName w:val="等线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Segoe Print"/>
    <w:charset w:val="00"/>
    <w:family w:val="auto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19815890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4C16662E" w14:textId="77777777" w:rsidR="00BC3626" w:rsidRDefault="00BC3626">
            <w:pPr>
              <w:pStyle w:val="ad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DC396E">
              <w:rPr>
                <w:b/>
                <w:bCs/>
                <w:noProof/>
              </w:rPr>
              <w:t>60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DC396E">
              <w:rPr>
                <w:b/>
                <w:bCs/>
                <w:noProof/>
              </w:rPr>
              <w:t>65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25AD731" w14:textId="77777777" w:rsidR="00BC3626" w:rsidRDefault="00BC3626">
    <w:pPr>
      <w:pStyle w:val="a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8B8810" w14:textId="77777777" w:rsidR="00F97F34" w:rsidRDefault="00F97F34" w:rsidP="000F2005">
      <w:r>
        <w:separator/>
      </w:r>
    </w:p>
  </w:footnote>
  <w:footnote w:type="continuationSeparator" w:id="0">
    <w:p w14:paraId="4BDF623B" w14:textId="77777777" w:rsidR="00F97F34" w:rsidRDefault="00F97F34" w:rsidP="000F200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00370"/>
    <w:rsid w:val="0001680F"/>
    <w:rsid w:val="00032144"/>
    <w:rsid w:val="00054E8A"/>
    <w:rsid w:val="00074F2B"/>
    <w:rsid w:val="000E151F"/>
    <w:rsid w:val="000F2005"/>
    <w:rsid w:val="00136DD9"/>
    <w:rsid w:val="00146F32"/>
    <w:rsid w:val="00151161"/>
    <w:rsid w:val="0015690D"/>
    <w:rsid w:val="001869F2"/>
    <w:rsid w:val="00193F83"/>
    <w:rsid w:val="001A480E"/>
    <w:rsid w:val="001C523A"/>
    <w:rsid w:val="001E1B4A"/>
    <w:rsid w:val="001E4591"/>
    <w:rsid w:val="001F42C6"/>
    <w:rsid w:val="00200618"/>
    <w:rsid w:val="00202FD6"/>
    <w:rsid w:val="002379B6"/>
    <w:rsid w:val="00262778"/>
    <w:rsid w:val="00276BC5"/>
    <w:rsid w:val="002B5F5C"/>
    <w:rsid w:val="002B6F06"/>
    <w:rsid w:val="002C4FE7"/>
    <w:rsid w:val="002C723C"/>
    <w:rsid w:val="003148C3"/>
    <w:rsid w:val="003356D4"/>
    <w:rsid w:val="0033645A"/>
    <w:rsid w:val="00341D0E"/>
    <w:rsid w:val="0037220E"/>
    <w:rsid w:val="00383845"/>
    <w:rsid w:val="0039343D"/>
    <w:rsid w:val="003D5335"/>
    <w:rsid w:val="003F7882"/>
    <w:rsid w:val="00405F63"/>
    <w:rsid w:val="00436716"/>
    <w:rsid w:val="004606CD"/>
    <w:rsid w:val="004644EC"/>
    <w:rsid w:val="004A4730"/>
    <w:rsid w:val="004B63ED"/>
    <w:rsid w:val="004D29B3"/>
    <w:rsid w:val="004D7BDD"/>
    <w:rsid w:val="005320AA"/>
    <w:rsid w:val="005341DE"/>
    <w:rsid w:val="005364F9"/>
    <w:rsid w:val="005A4FEC"/>
    <w:rsid w:val="005A6F90"/>
    <w:rsid w:val="005C1404"/>
    <w:rsid w:val="005C2890"/>
    <w:rsid w:val="005E460D"/>
    <w:rsid w:val="005F50A3"/>
    <w:rsid w:val="00612C4E"/>
    <w:rsid w:val="006237C5"/>
    <w:rsid w:val="00636ED5"/>
    <w:rsid w:val="0064675E"/>
    <w:rsid w:val="006628D4"/>
    <w:rsid w:val="00663FC8"/>
    <w:rsid w:val="00670C2B"/>
    <w:rsid w:val="00692026"/>
    <w:rsid w:val="0069516B"/>
    <w:rsid w:val="006A27CA"/>
    <w:rsid w:val="006C1BA1"/>
    <w:rsid w:val="006F16F6"/>
    <w:rsid w:val="006F6554"/>
    <w:rsid w:val="00713885"/>
    <w:rsid w:val="00743DF2"/>
    <w:rsid w:val="007529E9"/>
    <w:rsid w:val="00770A3A"/>
    <w:rsid w:val="00772E91"/>
    <w:rsid w:val="007A79EB"/>
    <w:rsid w:val="007B6D97"/>
    <w:rsid w:val="007C47D4"/>
    <w:rsid w:val="007D03FE"/>
    <w:rsid w:val="007D5720"/>
    <w:rsid w:val="008076DA"/>
    <w:rsid w:val="00814286"/>
    <w:rsid w:val="00821D1A"/>
    <w:rsid w:val="008242D8"/>
    <w:rsid w:val="00857AC9"/>
    <w:rsid w:val="00870C0B"/>
    <w:rsid w:val="008A2B66"/>
    <w:rsid w:val="008A3445"/>
    <w:rsid w:val="008B5F9F"/>
    <w:rsid w:val="008E7ACB"/>
    <w:rsid w:val="008F22BA"/>
    <w:rsid w:val="008F36C8"/>
    <w:rsid w:val="008F37AB"/>
    <w:rsid w:val="0093644A"/>
    <w:rsid w:val="00982A52"/>
    <w:rsid w:val="009C3368"/>
    <w:rsid w:val="00A036E7"/>
    <w:rsid w:val="00A4536E"/>
    <w:rsid w:val="00A56CCB"/>
    <w:rsid w:val="00A602A6"/>
    <w:rsid w:val="00A77B3E"/>
    <w:rsid w:val="00A923C8"/>
    <w:rsid w:val="00A97443"/>
    <w:rsid w:val="00AA1482"/>
    <w:rsid w:val="00AB50E2"/>
    <w:rsid w:val="00AB52BE"/>
    <w:rsid w:val="00AC425E"/>
    <w:rsid w:val="00AC6CE2"/>
    <w:rsid w:val="00AE25BF"/>
    <w:rsid w:val="00AE5C49"/>
    <w:rsid w:val="00B1127C"/>
    <w:rsid w:val="00B17372"/>
    <w:rsid w:val="00B237DA"/>
    <w:rsid w:val="00B40142"/>
    <w:rsid w:val="00B50AA5"/>
    <w:rsid w:val="00B54D64"/>
    <w:rsid w:val="00B54D9A"/>
    <w:rsid w:val="00B54F23"/>
    <w:rsid w:val="00B84660"/>
    <w:rsid w:val="00B94CB7"/>
    <w:rsid w:val="00B978FD"/>
    <w:rsid w:val="00BA446E"/>
    <w:rsid w:val="00BA5F7E"/>
    <w:rsid w:val="00BB6F03"/>
    <w:rsid w:val="00BC3626"/>
    <w:rsid w:val="00C005F0"/>
    <w:rsid w:val="00C4323C"/>
    <w:rsid w:val="00C61C6F"/>
    <w:rsid w:val="00C80960"/>
    <w:rsid w:val="00CA039A"/>
    <w:rsid w:val="00CA2A55"/>
    <w:rsid w:val="00CA3B38"/>
    <w:rsid w:val="00CB5F71"/>
    <w:rsid w:val="00CD7DAA"/>
    <w:rsid w:val="00CF4332"/>
    <w:rsid w:val="00D028D9"/>
    <w:rsid w:val="00D17204"/>
    <w:rsid w:val="00D23CDF"/>
    <w:rsid w:val="00D24DD6"/>
    <w:rsid w:val="00D30B35"/>
    <w:rsid w:val="00D3273F"/>
    <w:rsid w:val="00D3476B"/>
    <w:rsid w:val="00D37338"/>
    <w:rsid w:val="00D37E6A"/>
    <w:rsid w:val="00D45AEC"/>
    <w:rsid w:val="00D528D6"/>
    <w:rsid w:val="00D72212"/>
    <w:rsid w:val="00D8652B"/>
    <w:rsid w:val="00D911E4"/>
    <w:rsid w:val="00DA0C5A"/>
    <w:rsid w:val="00DB702A"/>
    <w:rsid w:val="00DC396E"/>
    <w:rsid w:val="00DD0836"/>
    <w:rsid w:val="00DE4568"/>
    <w:rsid w:val="00DE668C"/>
    <w:rsid w:val="00E33E02"/>
    <w:rsid w:val="00E4387B"/>
    <w:rsid w:val="00E469D7"/>
    <w:rsid w:val="00E47844"/>
    <w:rsid w:val="00E723A7"/>
    <w:rsid w:val="00E91E9D"/>
    <w:rsid w:val="00EA4D84"/>
    <w:rsid w:val="00EA7D4D"/>
    <w:rsid w:val="00EB76FA"/>
    <w:rsid w:val="00EC265E"/>
    <w:rsid w:val="00EC3C69"/>
    <w:rsid w:val="00ED5765"/>
    <w:rsid w:val="00EF2338"/>
    <w:rsid w:val="00F01E5B"/>
    <w:rsid w:val="00F13F72"/>
    <w:rsid w:val="00F154C8"/>
    <w:rsid w:val="00F20AE9"/>
    <w:rsid w:val="00F22F50"/>
    <w:rsid w:val="00F422CD"/>
    <w:rsid w:val="00F53E84"/>
    <w:rsid w:val="00F62CBD"/>
    <w:rsid w:val="00F821B9"/>
    <w:rsid w:val="00F97F34"/>
    <w:rsid w:val="00FA15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2197F35"/>
  <w15:docId w15:val="{29270816-D3AA-4B8E-9A43-2A31215190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rsid w:val="00D8652B"/>
    <w:rPr>
      <w:sz w:val="21"/>
      <w:szCs w:val="21"/>
    </w:rPr>
  </w:style>
  <w:style w:type="paragraph" w:styleId="a4">
    <w:name w:val="annotation text"/>
    <w:basedOn w:val="a"/>
    <w:link w:val="a5"/>
    <w:rsid w:val="00D8652B"/>
  </w:style>
  <w:style w:type="character" w:customStyle="1" w:styleId="a5">
    <w:name w:val="批注文字 字符"/>
    <w:basedOn w:val="a0"/>
    <w:link w:val="a4"/>
    <w:rsid w:val="00D8652B"/>
    <w:rPr>
      <w:sz w:val="24"/>
      <w:szCs w:val="24"/>
    </w:rPr>
  </w:style>
  <w:style w:type="paragraph" w:styleId="a6">
    <w:name w:val="annotation subject"/>
    <w:basedOn w:val="a4"/>
    <w:next w:val="a4"/>
    <w:link w:val="a7"/>
    <w:rsid w:val="00D8652B"/>
    <w:rPr>
      <w:b/>
      <w:bCs/>
    </w:rPr>
  </w:style>
  <w:style w:type="character" w:customStyle="1" w:styleId="a7">
    <w:name w:val="批注主题 字符"/>
    <w:basedOn w:val="a5"/>
    <w:link w:val="a6"/>
    <w:rsid w:val="00D8652B"/>
    <w:rPr>
      <w:b/>
      <w:bCs/>
      <w:sz w:val="24"/>
      <w:szCs w:val="24"/>
    </w:rPr>
  </w:style>
  <w:style w:type="paragraph" w:styleId="a8">
    <w:name w:val="Balloon Text"/>
    <w:basedOn w:val="a"/>
    <w:link w:val="a9"/>
    <w:rsid w:val="00D8652B"/>
    <w:rPr>
      <w:sz w:val="18"/>
      <w:szCs w:val="18"/>
    </w:rPr>
  </w:style>
  <w:style w:type="character" w:customStyle="1" w:styleId="a9">
    <w:name w:val="批注框文本 字符"/>
    <w:basedOn w:val="a0"/>
    <w:link w:val="a8"/>
    <w:rsid w:val="00D8652B"/>
    <w:rPr>
      <w:sz w:val="18"/>
      <w:szCs w:val="18"/>
    </w:rPr>
  </w:style>
  <w:style w:type="character" w:customStyle="1" w:styleId="fontstyle01">
    <w:name w:val="fontstyle01"/>
    <w:basedOn w:val="a0"/>
    <w:rsid w:val="00F01E5B"/>
    <w:rPr>
      <w:rFonts w:ascii="BookAntiqua-Bold" w:hAnsi="BookAntiqua-Bold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a0"/>
    <w:rsid w:val="007D03FE"/>
    <w:rPr>
      <w:rFonts w:ascii="BookAntiqua" w:hAnsi="BookAntiqua" w:hint="default"/>
      <w:b w:val="0"/>
      <w:bCs w:val="0"/>
      <w:i w:val="0"/>
      <w:iCs w:val="0"/>
      <w:color w:val="000000"/>
      <w:sz w:val="24"/>
      <w:szCs w:val="24"/>
    </w:rPr>
  </w:style>
  <w:style w:type="table" w:styleId="aa">
    <w:name w:val="Table Grid"/>
    <w:basedOn w:val="a1"/>
    <w:uiPriority w:val="39"/>
    <w:rsid w:val="000F2005"/>
    <w:rPr>
      <w:rFonts w:ascii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header"/>
    <w:basedOn w:val="a"/>
    <w:link w:val="ac"/>
    <w:rsid w:val="000F200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rsid w:val="000F2005"/>
    <w:rPr>
      <w:sz w:val="18"/>
      <w:szCs w:val="18"/>
    </w:rPr>
  </w:style>
  <w:style w:type="paragraph" w:styleId="ad">
    <w:name w:val="footer"/>
    <w:basedOn w:val="a"/>
    <w:link w:val="ae"/>
    <w:uiPriority w:val="99"/>
    <w:rsid w:val="000F200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e">
    <w:name w:val="页脚 字符"/>
    <w:basedOn w:val="a0"/>
    <w:link w:val="ad"/>
    <w:uiPriority w:val="99"/>
    <w:rsid w:val="000F2005"/>
    <w:rPr>
      <w:sz w:val="18"/>
      <w:szCs w:val="18"/>
    </w:rPr>
  </w:style>
  <w:style w:type="numbering" w:customStyle="1" w:styleId="1">
    <w:name w:val="无列表1"/>
    <w:next w:val="a2"/>
    <w:uiPriority w:val="99"/>
    <w:semiHidden/>
    <w:unhideWhenUsed/>
    <w:rsid w:val="005C2890"/>
  </w:style>
  <w:style w:type="paragraph" w:styleId="af">
    <w:name w:val="Normal (Web)"/>
    <w:basedOn w:val="a"/>
    <w:uiPriority w:val="99"/>
    <w:unhideWhenUsed/>
    <w:rsid w:val="005C2890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paragraph" w:styleId="af0">
    <w:name w:val="Revision"/>
    <w:hidden/>
    <w:uiPriority w:val="99"/>
    <w:semiHidden/>
    <w:rsid w:val="00BA5F7E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6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15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35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65</Pages>
  <Words>23897</Words>
  <Characters>136215</Characters>
  <Application>Microsoft Office Word</Application>
  <DocSecurity>0</DocSecurity>
  <Lines>1135</Lines>
  <Paragraphs>3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597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</dc:creator>
  <cp:lastModifiedBy>Wu ruirui</cp:lastModifiedBy>
  <cp:revision>25</cp:revision>
  <dcterms:created xsi:type="dcterms:W3CDTF">2022-02-19T19:49:00Z</dcterms:created>
  <dcterms:modified xsi:type="dcterms:W3CDTF">2022-03-15T12:59:00Z</dcterms:modified>
</cp:coreProperties>
</file>